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63CAAB" w14:textId="05DD303C" w:rsidR="00932B6C" w:rsidRPr="00932B6C" w:rsidRDefault="00932B6C" w:rsidP="00526080">
      <w:pPr>
        <w:spacing w:line="360" w:lineRule="auto"/>
        <w:rPr>
          <w:rFonts w:asciiTheme="majorBidi" w:hAnsiTheme="majorBidi" w:cstheme="majorBidi"/>
          <w:b/>
          <w:bCs/>
          <w:sz w:val="24"/>
          <w:szCs w:val="24"/>
          <w:lang w:val="en-US"/>
        </w:rPr>
      </w:pPr>
    </w:p>
    <w:p w14:paraId="4662C269" w14:textId="77777777" w:rsidR="00D609AA" w:rsidRDefault="00D609AA" w:rsidP="00D609AA">
      <w:pPr>
        <w:rPr>
          <w:rFonts w:asciiTheme="majorBidi" w:hAnsiTheme="majorBidi" w:cstheme="majorBidi"/>
          <w:sz w:val="24"/>
          <w:szCs w:val="24"/>
          <w:lang w:val="en-US"/>
        </w:rPr>
      </w:pPr>
    </w:p>
    <w:p w14:paraId="55C90A23" w14:textId="77777777" w:rsidR="00D609AA" w:rsidRDefault="00D609AA" w:rsidP="00D609AA">
      <w:pPr>
        <w:rPr>
          <w:rFonts w:asciiTheme="majorBidi" w:hAnsiTheme="majorBidi" w:cstheme="majorBidi"/>
          <w:sz w:val="24"/>
          <w:szCs w:val="24"/>
          <w:lang w:val="en-US"/>
        </w:rPr>
      </w:pPr>
    </w:p>
    <w:p w14:paraId="1C96D24F" w14:textId="77777777" w:rsidR="00703AFA" w:rsidRPr="00D609AA" w:rsidRDefault="00932B6C" w:rsidP="000744D7">
      <w:pPr>
        <w:rPr>
          <w:rFonts w:asciiTheme="majorBidi" w:hAnsiTheme="majorBidi" w:cstheme="majorBidi"/>
          <w:sz w:val="24"/>
          <w:szCs w:val="24"/>
          <w:lang w:val="en-US"/>
        </w:rPr>
        <w:sectPr w:rsidR="00703AFA" w:rsidRPr="00D609AA" w:rsidSect="009B0939">
          <w:headerReference w:type="default" r:id="rId8"/>
          <w:footerReference w:type="default" r:id="rId9"/>
          <w:pgSz w:w="11906" w:h="16838"/>
          <w:pgMar w:top="2268" w:right="1701" w:bottom="1701" w:left="2268" w:header="709" w:footer="709" w:gutter="0"/>
          <w:pgNumType w:fmt="lowerRoman" w:start="1"/>
          <w:cols w:space="708"/>
          <w:docGrid w:linePitch="360"/>
        </w:sectPr>
      </w:pPr>
      <w:r>
        <w:rPr>
          <w:rFonts w:asciiTheme="majorBidi" w:hAnsiTheme="majorBidi" w:cstheme="majorBidi"/>
          <w:sz w:val="24"/>
          <w:szCs w:val="24"/>
          <w:lang w:val="en-US"/>
        </w:rPr>
        <w:br w:type="page"/>
      </w:r>
    </w:p>
    <w:p w14:paraId="610EE243" w14:textId="77777777" w:rsidR="007E61F1" w:rsidRPr="00B33161" w:rsidRDefault="00E62BDD" w:rsidP="00450DF8">
      <w:pPr>
        <w:pStyle w:val="Heading1"/>
        <w:rPr>
          <w:color w:val="000000" w:themeColor="text1"/>
        </w:rPr>
      </w:pPr>
      <w:bookmarkStart w:id="0" w:name="_Toc95768400"/>
      <w:bookmarkStart w:id="1" w:name="_Toc95773785"/>
      <w:bookmarkStart w:id="2" w:name="_Toc110332559"/>
      <w:bookmarkStart w:id="3" w:name="_Toc110333148"/>
      <w:bookmarkStart w:id="4" w:name="_Toc110541197"/>
      <w:bookmarkStart w:id="5" w:name="_Toc112612822"/>
      <w:r w:rsidRPr="00B33161">
        <w:rPr>
          <w:color w:val="000000" w:themeColor="text1"/>
        </w:rPr>
        <w:lastRenderedPageBreak/>
        <w:t>BAB I</w:t>
      </w:r>
      <w:bookmarkEnd w:id="0"/>
      <w:bookmarkEnd w:id="1"/>
      <w:bookmarkEnd w:id="2"/>
      <w:bookmarkEnd w:id="3"/>
      <w:bookmarkEnd w:id="4"/>
      <w:bookmarkEnd w:id="5"/>
    </w:p>
    <w:p w14:paraId="130AFBB6" w14:textId="77777777" w:rsidR="00E62BDD" w:rsidRPr="00B33161" w:rsidRDefault="00E62BDD" w:rsidP="00475EE3">
      <w:pPr>
        <w:pStyle w:val="Heading1"/>
        <w:rPr>
          <w:color w:val="000000" w:themeColor="text1"/>
        </w:rPr>
      </w:pPr>
      <w:bookmarkStart w:id="6" w:name="_Toc95594010"/>
      <w:bookmarkStart w:id="7" w:name="_Toc112612823"/>
      <w:r w:rsidRPr="00B33161">
        <w:rPr>
          <w:color w:val="000000" w:themeColor="text1"/>
        </w:rPr>
        <w:t>PENDAHULUAN</w:t>
      </w:r>
      <w:bookmarkEnd w:id="6"/>
      <w:bookmarkEnd w:id="7"/>
    </w:p>
    <w:p w14:paraId="276720A7" w14:textId="77777777" w:rsidR="00E62BDD" w:rsidRPr="00B33161" w:rsidRDefault="00E62BDD" w:rsidP="00106681">
      <w:pPr>
        <w:jc w:val="center"/>
        <w:rPr>
          <w:rFonts w:asciiTheme="majorBidi" w:hAnsiTheme="majorBidi" w:cstheme="majorBidi"/>
          <w:b/>
          <w:bCs/>
          <w:color w:val="000000" w:themeColor="text1"/>
          <w:sz w:val="24"/>
          <w:szCs w:val="24"/>
          <w:lang w:val="en-US"/>
        </w:rPr>
      </w:pPr>
    </w:p>
    <w:p w14:paraId="3A5C6E9A" w14:textId="77777777" w:rsidR="00E62BDD" w:rsidRPr="00B33161" w:rsidRDefault="00E62BDD" w:rsidP="009239F1">
      <w:pPr>
        <w:pStyle w:val="Heading2"/>
        <w:ind w:left="0" w:hanging="567"/>
        <w:rPr>
          <w:color w:val="000000" w:themeColor="text1"/>
        </w:rPr>
      </w:pPr>
      <w:bookmarkStart w:id="8" w:name="_Toc95594011"/>
      <w:bookmarkStart w:id="9" w:name="_Toc112612824"/>
      <w:r w:rsidRPr="00B33161">
        <w:rPr>
          <w:color w:val="000000" w:themeColor="text1"/>
        </w:rPr>
        <w:t>Latar Belakang Masalah</w:t>
      </w:r>
      <w:bookmarkEnd w:id="8"/>
      <w:bookmarkEnd w:id="9"/>
    </w:p>
    <w:p w14:paraId="070BCBD0" w14:textId="77777777" w:rsidR="00E62BDD" w:rsidRPr="00B33161" w:rsidRDefault="002F792B" w:rsidP="002C2519">
      <w:pPr>
        <w:spacing w:line="360" w:lineRule="auto"/>
        <w:ind w:firstLine="720"/>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lang w:val="en-US"/>
        </w:rPr>
        <w:t xml:space="preserve">Olahraga </w:t>
      </w:r>
      <w:r w:rsidR="009110BF" w:rsidRPr="00B33161">
        <w:rPr>
          <w:rFonts w:asciiTheme="majorBidi" w:hAnsiTheme="majorBidi" w:cstheme="majorBidi"/>
          <w:color w:val="000000" w:themeColor="text1"/>
          <w:sz w:val="24"/>
          <w:szCs w:val="24"/>
        </w:rPr>
        <w:t>Petanque</w:t>
      </w:r>
      <w:r w:rsidR="00E62BDD" w:rsidRPr="00B33161">
        <w:rPr>
          <w:rFonts w:asciiTheme="majorBidi" w:hAnsiTheme="majorBidi" w:cstheme="majorBidi"/>
          <w:color w:val="000000" w:themeColor="text1"/>
          <w:sz w:val="24"/>
          <w:szCs w:val="24"/>
        </w:rPr>
        <w:t xml:space="preserve"> merupakan permainan tradisional asal negara Prancis yang merupakan pengembangan dari permainan zaman Yunani Kuno sekitar abad ke-6 SM, versi modern dari permainan </w:t>
      </w:r>
      <w:r w:rsidR="009110BF" w:rsidRPr="00B33161">
        <w:rPr>
          <w:rFonts w:asciiTheme="majorBidi" w:hAnsiTheme="majorBidi" w:cstheme="majorBidi"/>
          <w:color w:val="000000" w:themeColor="text1"/>
          <w:sz w:val="24"/>
          <w:szCs w:val="24"/>
        </w:rPr>
        <w:t>Petanque</w:t>
      </w:r>
      <w:r w:rsidR="00E62BDD" w:rsidRPr="00B33161">
        <w:rPr>
          <w:rFonts w:asciiTheme="majorBidi" w:hAnsiTheme="majorBidi" w:cstheme="majorBidi"/>
          <w:color w:val="000000" w:themeColor="text1"/>
          <w:sz w:val="24"/>
          <w:szCs w:val="24"/>
        </w:rPr>
        <w:t xml:space="preserve"> diperkenalkan oleh Jules Boule Lenoir pada tahun 1907 di kota La Ciotat, di Provence, di selatan Prancis. Permainan ini mempertunjukkan ketangkasan melempar bola yang terbuat dari besi metal (</w:t>
      </w:r>
      <w:r w:rsidR="00E62BDD" w:rsidRPr="00B33161">
        <w:rPr>
          <w:rFonts w:asciiTheme="majorBidi" w:hAnsiTheme="majorBidi" w:cstheme="majorBidi"/>
          <w:i/>
          <w:iCs/>
          <w:color w:val="000000" w:themeColor="text1"/>
          <w:sz w:val="24"/>
          <w:szCs w:val="24"/>
        </w:rPr>
        <w:t>boules</w:t>
      </w:r>
      <w:r w:rsidR="00E62BDD" w:rsidRPr="00B33161">
        <w:rPr>
          <w:rFonts w:asciiTheme="majorBidi" w:hAnsiTheme="majorBidi" w:cstheme="majorBidi"/>
          <w:color w:val="000000" w:themeColor="text1"/>
          <w:sz w:val="24"/>
          <w:szCs w:val="24"/>
        </w:rPr>
        <w:t>) mendekati bola target yang terbuat dari kayu [</w:t>
      </w:r>
      <w:r w:rsidR="00E62BDD" w:rsidRPr="00B33161">
        <w:rPr>
          <w:rFonts w:asciiTheme="majorBidi" w:hAnsiTheme="majorBidi" w:cstheme="majorBidi"/>
          <w:i/>
          <w:iCs/>
          <w:color w:val="000000" w:themeColor="text1"/>
          <w:sz w:val="24"/>
          <w:szCs w:val="24"/>
        </w:rPr>
        <w:t>Jack</w:t>
      </w:r>
      <w:r w:rsidR="00E62BDD" w:rsidRPr="00B33161">
        <w:rPr>
          <w:rFonts w:asciiTheme="majorBidi" w:hAnsiTheme="majorBidi" w:cstheme="majorBidi"/>
          <w:color w:val="000000" w:themeColor="text1"/>
          <w:sz w:val="24"/>
          <w:szCs w:val="24"/>
        </w:rPr>
        <w:t xml:space="preserve">]. </w:t>
      </w:r>
      <w:r w:rsidR="009110BF" w:rsidRPr="00B33161">
        <w:rPr>
          <w:rFonts w:asciiTheme="majorBidi" w:hAnsiTheme="majorBidi" w:cstheme="majorBidi"/>
          <w:color w:val="000000" w:themeColor="text1"/>
          <w:sz w:val="24"/>
          <w:szCs w:val="24"/>
        </w:rPr>
        <w:t>Petanque</w:t>
      </w:r>
      <w:r w:rsidR="00E62BDD" w:rsidRPr="00B33161">
        <w:rPr>
          <w:rFonts w:asciiTheme="majorBidi" w:hAnsiTheme="majorBidi" w:cstheme="majorBidi"/>
          <w:color w:val="000000" w:themeColor="text1"/>
          <w:sz w:val="24"/>
          <w:szCs w:val="24"/>
        </w:rPr>
        <w:t xml:space="preserve"> dimainkan di lapangan berukuran 4 m x 15 m di atas permukaan tanah keras atau rumput.</w:t>
      </w:r>
      <w:r w:rsidRPr="00B33161">
        <w:rPr>
          <w:rFonts w:asciiTheme="majorBidi" w:hAnsiTheme="majorBidi" w:cstheme="majorBidi"/>
          <w:color w:val="000000" w:themeColor="text1"/>
          <w:sz w:val="24"/>
          <w:szCs w:val="24"/>
          <w:lang w:val="en-US"/>
        </w:rPr>
        <w:t xml:space="preserve"> </w:t>
      </w:r>
      <w:r w:rsidR="00D86D3F" w:rsidRPr="00B33161">
        <w:rPr>
          <w:rFonts w:asciiTheme="majorBidi" w:hAnsiTheme="majorBidi" w:cstheme="majorBidi"/>
          <w:color w:val="000000" w:themeColor="text1"/>
          <w:sz w:val="24"/>
          <w:szCs w:val="24"/>
          <w:lang w:val="en-US"/>
        </w:rPr>
        <w:t xml:space="preserve">Tujuan dalam permainan ini yaitu </w:t>
      </w:r>
      <w:r w:rsidR="00D86D3F" w:rsidRPr="00B33161">
        <w:rPr>
          <w:rFonts w:asciiTheme="majorBidi" w:hAnsiTheme="majorBidi" w:cstheme="majorBidi"/>
          <w:color w:val="000000" w:themeColor="text1"/>
          <w:sz w:val="24"/>
          <w:szCs w:val="24"/>
        </w:rPr>
        <w:t>melempar bola besi (</w:t>
      </w:r>
      <w:r w:rsidR="00D86D3F" w:rsidRPr="00B33161">
        <w:rPr>
          <w:rFonts w:asciiTheme="majorBidi" w:hAnsiTheme="majorBidi" w:cstheme="majorBidi"/>
          <w:i/>
          <w:iCs/>
          <w:color w:val="000000" w:themeColor="text1"/>
          <w:sz w:val="24"/>
          <w:szCs w:val="24"/>
        </w:rPr>
        <w:t>boules</w:t>
      </w:r>
      <w:r w:rsidR="00D86D3F" w:rsidRPr="00B33161">
        <w:rPr>
          <w:rFonts w:asciiTheme="majorBidi" w:hAnsiTheme="majorBidi" w:cstheme="majorBidi"/>
          <w:color w:val="000000" w:themeColor="text1"/>
          <w:sz w:val="24"/>
          <w:szCs w:val="24"/>
        </w:rPr>
        <w:t>) ke arah bola kayu (</w:t>
      </w:r>
      <w:r w:rsidR="00D86D3F" w:rsidRPr="00B33161">
        <w:rPr>
          <w:rFonts w:asciiTheme="majorBidi" w:hAnsiTheme="majorBidi" w:cstheme="majorBidi"/>
          <w:i/>
          <w:iCs/>
          <w:color w:val="000000" w:themeColor="text1"/>
          <w:sz w:val="24"/>
          <w:szCs w:val="24"/>
        </w:rPr>
        <w:t>jack</w:t>
      </w:r>
      <w:r w:rsidR="00D86D3F" w:rsidRPr="00B33161">
        <w:rPr>
          <w:rFonts w:asciiTheme="majorBidi" w:hAnsiTheme="majorBidi" w:cstheme="majorBidi"/>
          <w:color w:val="000000" w:themeColor="text1"/>
          <w:sz w:val="24"/>
          <w:szCs w:val="24"/>
        </w:rPr>
        <w:t xml:space="preserve">) dengan jarak sedekat mungkin. Permainan ini tidak memandang usia karena unsur yang diutamakan adalah konsentrasi. Karakteristik khusus olahraga </w:t>
      </w:r>
      <w:r w:rsidR="009110BF" w:rsidRPr="00B33161">
        <w:rPr>
          <w:rFonts w:asciiTheme="majorBidi" w:hAnsiTheme="majorBidi" w:cstheme="majorBidi"/>
          <w:color w:val="000000" w:themeColor="text1"/>
          <w:sz w:val="24"/>
          <w:szCs w:val="24"/>
        </w:rPr>
        <w:t>Petanque</w:t>
      </w:r>
      <w:r w:rsidR="00D86D3F" w:rsidRPr="00B33161">
        <w:rPr>
          <w:rFonts w:asciiTheme="majorBidi" w:hAnsiTheme="majorBidi" w:cstheme="majorBidi"/>
          <w:color w:val="000000" w:themeColor="text1"/>
          <w:sz w:val="24"/>
          <w:szCs w:val="24"/>
        </w:rPr>
        <w:t xml:space="preserve"> dilihat pada faktor antropometris (struktur, proporsi, dan komposisi) tubuh, faktor fisik bagian fisiologis dan biomotoris itu mengh</w:t>
      </w:r>
      <w:r w:rsidR="00014DA2">
        <w:rPr>
          <w:rFonts w:asciiTheme="majorBidi" w:hAnsiTheme="majorBidi" w:cstheme="majorBidi"/>
          <w:color w:val="000000" w:themeColor="text1"/>
          <w:sz w:val="24"/>
          <w:szCs w:val="24"/>
        </w:rPr>
        <w:t>asilkan saat lemparan dilakukan</w:t>
      </w:r>
      <w:r w:rsidR="00014DA2">
        <w:rPr>
          <w:rFonts w:asciiTheme="majorBidi" w:hAnsiTheme="majorBidi" w:cstheme="majorBidi"/>
          <w:color w:val="000000" w:themeColor="text1"/>
          <w:sz w:val="24"/>
          <w:szCs w:val="24"/>
          <w:lang w:val="en-US"/>
        </w:rPr>
        <w:t xml:space="preserve"> </w:t>
      </w:r>
      <w:r w:rsidR="00014DA2">
        <w:rPr>
          <w:rFonts w:asciiTheme="majorBidi" w:hAnsiTheme="majorBidi" w:cstheme="majorBidi"/>
          <w:color w:val="000000" w:themeColor="text1"/>
          <w:sz w:val="24"/>
          <w:szCs w:val="24"/>
          <w:lang w:val="en-US"/>
        </w:rPr>
        <w:fldChar w:fldCharType="begin" w:fldLock="1"/>
      </w:r>
      <w:r w:rsidR="002E4A3A">
        <w:rPr>
          <w:rFonts w:asciiTheme="majorBidi" w:hAnsiTheme="majorBidi" w:cstheme="majorBidi"/>
          <w:color w:val="000000" w:themeColor="text1"/>
          <w:sz w:val="24"/>
          <w:szCs w:val="24"/>
          <w:lang w:val="en-US"/>
        </w:rPr>
        <w:instrText>ADDIN CSL_CITATION {"citationItems":[{"id":"ITEM-1","itemData":{"author":[{"dropping-particle":"","family":"Wijaya","given":"Angga","non-dropping-particle":"","parse-names":false,"suffix":""},{"dropping-particle":"","family":"Rozak","given":"Abdul","non-dropping-particle":"","parse-names":false,"suffix":""},{"dropping-particle":"","family":"Gunawan","given":"Mohamad","non-dropping-particle":"","parse-names":false,"suffix":""},{"dropping-particle":"","family":"Basri","given":"Hasan","non-dropping-particle":"","parse-names":false,"suffix":""},{"dropping-particle":"","family":"Chaniago","given":"Herman","non-dropping-particle":"","parse-names":false,"suffix":""}],"id":"ITEM-1","issued":{"date-parts":[["2021"]]},"page":"37-42","title":"Jurnal Pengabdian Kepada Masyarakat Webinar pengenalan olahraga petanque bagi guru PJOK Sekolah","type":"article-journal","volume":"1"},"uris":["http://www.mendeley.com/documents/?uuid=9516875e-1787-4435-9a79-5a6336f85307"]}],"mendeley":{"formattedCitation":"(Wijaya et al., 2021)","plainTextFormattedCitation":"(Wijaya et al., 2021)","previouslyFormattedCitation":"(Wijaya et al., 2021)"},"properties":{"noteIndex":0},"schema":"https://github.com/citation-style-language/schema/raw/master/csl-citation.json"}</w:instrText>
      </w:r>
      <w:r w:rsidR="00014DA2">
        <w:rPr>
          <w:rFonts w:asciiTheme="majorBidi" w:hAnsiTheme="majorBidi" w:cstheme="majorBidi"/>
          <w:color w:val="000000" w:themeColor="text1"/>
          <w:sz w:val="24"/>
          <w:szCs w:val="24"/>
          <w:lang w:val="en-US"/>
        </w:rPr>
        <w:fldChar w:fldCharType="separate"/>
      </w:r>
      <w:r w:rsidR="00014DA2" w:rsidRPr="00014DA2">
        <w:rPr>
          <w:rFonts w:asciiTheme="majorBidi" w:hAnsiTheme="majorBidi" w:cstheme="majorBidi"/>
          <w:noProof/>
          <w:color w:val="000000" w:themeColor="text1"/>
          <w:sz w:val="24"/>
          <w:szCs w:val="24"/>
          <w:lang w:val="en-US"/>
        </w:rPr>
        <w:t>(Wijaya et al., 2021)</w:t>
      </w:r>
      <w:r w:rsidR="00014DA2">
        <w:rPr>
          <w:rFonts w:asciiTheme="majorBidi" w:hAnsiTheme="majorBidi" w:cstheme="majorBidi"/>
          <w:color w:val="000000" w:themeColor="text1"/>
          <w:sz w:val="24"/>
          <w:szCs w:val="24"/>
          <w:lang w:val="en-US"/>
        </w:rPr>
        <w:fldChar w:fldCharType="end"/>
      </w:r>
      <w:r w:rsidR="00014DA2">
        <w:rPr>
          <w:rFonts w:asciiTheme="majorBidi" w:hAnsiTheme="majorBidi" w:cstheme="majorBidi"/>
          <w:color w:val="000000" w:themeColor="text1"/>
          <w:sz w:val="24"/>
          <w:szCs w:val="24"/>
          <w:lang w:val="en-US"/>
        </w:rPr>
        <w:t>.</w:t>
      </w:r>
      <w:r w:rsidR="00D86D3F" w:rsidRPr="00B33161">
        <w:rPr>
          <w:rFonts w:asciiTheme="majorBidi" w:hAnsiTheme="majorBidi" w:cstheme="majorBidi"/>
          <w:color w:val="000000" w:themeColor="text1"/>
          <w:sz w:val="24"/>
          <w:szCs w:val="24"/>
        </w:rPr>
        <w:t xml:space="preserve"> </w:t>
      </w:r>
      <w:r w:rsidR="009110BF" w:rsidRPr="00B33161">
        <w:rPr>
          <w:rFonts w:asciiTheme="majorBidi" w:hAnsiTheme="majorBidi" w:cstheme="majorBidi"/>
          <w:color w:val="000000" w:themeColor="text1"/>
          <w:sz w:val="24"/>
          <w:szCs w:val="24"/>
        </w:rPr>
        <w:t>Petanque</w:t>
      </w:r>
      <w:r w:rsidR="008524CC" w:rsidRPr="00B33161">
        <w:rPr>
          <w:rFonts w:asciiTheme="majorBidi" w:hAnsiTheme="majorBidi" w:cstheme="majorBidi"/>
          <w:color w:val="000000" w:themeColor="text1"/>
          <w:sz w:val="24"/>
          <w:szCs w:val="24"/>
        </w:rPr>
        <w:t xml:space="preserve"> terdiri dari dua teknik</w:t>
      </w:r>
      <w:r w:rsidR="008524CC" w:rsidRPr="00B33161">
        <w:rPr>
          <w:rFonts w:asciiTheme="majorBidi" w:hAnsiTheme="majorBidi" w:cstheme="majorBidi"/>
          <w:color w:val="000000" w:themeColor="text1"/>
          <w:sz w:val="24"/>
          <w:szCs w:val="24"/>
          <w:lang w:val="en-US"/>
        </w:rPr>
        <w:t xml:space="preserve"> yaitu</w:t>
      </w:r>
      <w:r w:rsidR="00D86D3F" w:rsidRPr="00B33161">
        <w:rPr>
          <w:rFonts w:asciiTheme="majorBidi" w:hAnsiTheme="majorBidi" w:cstheme="majorBidi"/>
          <w:color w:val="000000" w:themeColor="text1"/>
          <w:sz w:val="24"/>
          <w:szCs w:val="24"/>
        </w:rPr>
        <w:t xml:space="preserve"> </w:t>
      </w:r>
      <w:r w:rsidR="00D86D3F" w:rsidRPr="00B33161">
        <w:rPr>
          <w:rFonts w:asciiTheme="majorBidi" w:hAnsiTheme="majorBidi" w:cstheme="majorBidi"/>
          <w:i/>
          <w:iCs/>
          <w:color w:val="000000" w:themeColor="text1"/>
          <w:sz w:val="24"/>
          <w:szCs w:val="24"/>
        </w:rPr>
        <w:t>pointing</w:t>
      </w:r>
      <w:r w:rsidR="00D86D3F" w:rsidRPr="00B33161">
        <w:rPr>
          <w:rFonts w:asciiTheme="majorBidi" w:hAnsiTheme="majorBidi" w:cstheme="majorBidi"/>
          <w:color w:val="000000" w:themeColor="text1"/>
          <w:sz w:val="24"/>
          <w:szCs w:val="24"/>
        </w:rPr>
        <w:t xml:space="preserve"> dan </w:t>
      </w:r>
      <w:r w:rsidR="00D86D3F" w:rsidRPr="00B33161">
        <w:rPr>
          <w:rFonts w:asciiTheme="majorBidi" w:hAnsiTheme="majorBidi" w:cstheme="majorBidi"/>
          <w:i/>
          <w:iCs/>
          <w:color w:val="000000" w:themeColor="text1"/>
          <w:sz w:val="24"/>
          <w:szCs w:val="24"/>
        </w:rPr>
        <w:t>shooting</w:t>
      </w:r>
      <w:r w:rsidR="00D86D3F" w:rsidRPr="00B33161">
        <w:rPr>
          <w:rFonts w:asciiTheme="majorBidi" w:hAnsiTheme="majorBidi" w:cstheme="majorBidi"/>
          <w:color w:val="000000" w:themeColor="text1"/>
          <w:sz w:val="24"/>
          <w:szCs w:val="24"/>
        </w:rPr>
        <w:t>. Tim yang pertama mencetak 13 poin ad</w:t>
      </w:r>
      <w:r w:rsidR="002C2519">
        <w:rPr>
          <w:rFonts w:asciiTheme="majorBidi" w:hAnsiTheme="majorBidi" w:cstheme="majorBidi"/>
          <w:color w:val="000000" w:themeColor="text1"/>
          <w:sz w:val="24"/>
          <w:szCs w:val="24"/>
        </w:rPr>
        <w:t>alah tim yang menjadi pemenang</w:t>
      </w:r>
      <w:r w:rsidR="002C2519">
        <w:rPr>
          <w:rFonts w:asciiTheme="majorBidi" w:hAnsiTheme="majorBidi" w:cstheme="majorBidi"/>
          <w:color w:val="000000" w:themeColor="text1"/>
          <w:sz w:val="24"/>
          <w:szCs w:val="24"/>
          <w:lang w:val="en-US"/>
        </w:rPr>
        <w:t>.</w:t>
      </w:r>
      <w:r w:rsidR="00A60D81" w:rsidRPr="00B33161">
        <w:rPr>
          <w:rFonts w:asciiTheme="majorBidi" w:hAnsiTheme="majorBidi" w:cstheme="majorBidi"/>
          <w:color w:val="000000" w:themeColor="text1"/>
          <w:sz w:val="24"/>
          <w:szCs w:val="24"/>
          <w:lang w:val="en-US"/>
        </w:rPr>
        <w:t xml:space="preserve"> </w:t>
      </w:r>
    </w:p>
    <w:p w14:paraId="6A969113" w14:textId="77777777" w:rsidR="00BF3678" w:rsidRPr="00B33161" w:rsidRDefault="00BF3678" w:rsidP="002F792B">
      <w:pPr>
        <w:spacing w:line="360" w:lineRule="auto"/>
        <w:ind w:firstLine="720"/>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rPr>
        <w:t xml:space="preserve">Olahraga </w:t>
      </w:r>
      <w:r w:rsidR="009110BF" w:rsidRPr="00B33161">
        <w:rPr>
          <w:rFonts w:asciiTheme="majorBidi" w:hAnsiTheme="majorBidi" w:cstheme="majorBidi"/>
          <w:color w:val="000000" w:themeColor="text1"/>
          <w:sz w:val="24"/>
          <w:szCs w:val="24"/>
        </w:rPr>
        <w:t>Petanque</w:t>
      </w:r>
      <w:r w:rsidRPr="00B33161">
        <w:rPr>
          <w:rFonts w:asciiTheme="majorBidi" w:hAnsiTheme="majorBidi" w:cstheme="majorBidi"/>
          <w:color w:val="000000" w:themeColor="text1"/>
          <w:sz w:val="24"/>
          <w:szCs w:val="24"/>
        </w:rPr>
        <w:t xml:space="preserve"> termasuk olahraga yang masih asing dikalangan masyarakat tetapi olahraga ini sudah memiliki organisasi yaitu FOPI (Federasi Olahraga </w:t>
      </w:r>
      <w:r w:rsidR="009110BF" w:rsidRPr="00B33161">
        <w:rPr>
          <w:rFonts w:asciiTheme="majorBidi" w:hAnsiTheme="majorBidi" w:cstheme="majorBidi"/>
          <w:color w:val="000000" w:themeColor="text1"/>
          <w:sz w:val="24"/>
          <w:szCs w:val="24"/>
        </w:rPr>
        <w:t>Petanque</w:t>
      </w:r>
      <w:r w:rsidRPr="00B33161">
        <w:rPr>
          <w:rFonts w:asciiTheme="majorBidi" w:hAnsiTheme="majorBidi" w:cstheme="majorBidi"/>
          <w:color w:val="000000" w:themeColor="text1"/>
          <w:sz w:val="24"/>
          <w:szCs w:val="24"/>
        </w:rPr>
        <w:t xml:space="preserve"> Indonesia) yang didirikan pada tanggal 18 Maret 2011 yang diketuai oleh Caca Isa Saleh setelah mendapat tugas dari Koni Sumatera selatan dan Gubernur Sumatera untuk membantu menyiapkan Tim </w:t>
      </w:r>
      <w:r w:rsidR="009110BF" w:rsidRPr="00B33161">
        <w:rPr>
          <w:rFonts w:asciiTheme="majorBidi" w:hAnsiTheme="majorBidi" w:cstheme="majorBidi"/>
          <w:color w:val="000000" w:themeColor="text1"/>
          <w:sz w:val="24"/>
          <w:szCs w:val="24"/>
        </w:rPr>
        <w:t>Petanque</w:t>
      </w:r>
      <w:r w:rsidRPr="00B33161">
        <w:rPr>
          <w:rFonts w:asciiTheme="majorBidi" w:hAnsiTheme="majorBidi" w:cstheme="majorBidi"/>
          <w:color w:val="000000" w:themeColor="text1"/>
          <w:sz w:val="24"/>
          <w:szCs w:val="24"/>
        </w:rPr>
        <w:t xml:space="preserve"> indonesia dalam menghadapi SEA GAMES XXVI dipalembang.</w:t>
      </w:r>
    </w:p>
    <w:p w14:paraId="2D486DAE" w14:textId="77777777" w:rsidR="000744D7" w:rsidRDefault="00137498" w:rsidP="00165240">
      <w:pPr>
        <w:spacing w:line="360" w:lineRule="auto"/>
        <w:ind w:firstLine="720"/>
        <w:jc w:val="both"/>
        <w:rPr>
          <w:rFonts w:asciiTheme="majorBidi" w:hAnsiTheme="majorBidi" w:cstheme="majorBidi"/>
          <w:color w:val="000000" w:themeColor="text1"/>
          <w:sz w:val="24"/>
          <w:szCs w:val="24"/>
        </w:rPr>
        <w:sectPr w:rsidR="000744D7" w:rsidSect="000744D7">
          <w:headerReference w:type="default" r:id="rId10"/>
          <w:footerReference w:type="default" r:id="rId11"/>
          <w:pgSz w:w="11906" w:h="16838"/>
          <w:pgMar w:top="2268" w:right="1701" w:bottom="1701" w:left="2268" w:header="709" w:footer="709" w:gutter="0"/>
          <w:pgNumType w:start="1"/>
          <w:cols w:space="708"/>
          <w:docGrid w:linePitch="360"/>
        </w:sectPr>
      </w:pPr>
      <w:r w:rsidRPr="00B33161">
        <w:rPr>
          <w:rFonts w:asciiTheme="majorBidi" w:hAnsiTheme="majorBidi" w:cstheme="majorBidi"/>
          <w:color w:val="000000" w:themeColor="text1"/>
          <w:sz w:val="24"/>
          <w:szCs w:val="24"/>
        </w:rPr>
        <w:t xml:space="preserve">Menurut Hermawan dalam Agustina &amp; Priambodo (2017) berdasarkan tujuan mekanika utamanya permainan </w:t>
      </w:r>
      <w:r w:rsidR="009110BF" w:rsidRPr="00B33161">
        <w:rPr>
          <w:rFonts w:asciiTheme="majorBidi" w:hAnsiTheme="majorBidi" w:cstheme="majorBidi"/>
          <w:color w:val="000000" w:themeColor="text1"/>
          <w:sz w:val="24"/>
          <w:szCs w:val="24"/>
        </w:rPr>
        <w:t>Petanque</w:t>
      </w:r>
      <w:r w:rsidRPr="00B33161">
        <w:rPr>
          <w:rFonts w:asciiTheme="majorBidi" w:hAnsiTheme="majorBidi" w:cstheme="majorBidi"/>
          <w:color w:val="000000" w:themeColor="text1"/>
          <w:sz w:val="24"/>
          <w:szCs w:val="24"/>
        </w:rPr>
        <w:t xml:space="preserve"> termasuk kedalam cabang olahraga yang mempunyai tujuan mencapai ketepatan maksimal. Artinya lemparan yang dilakukan harus tepat mengenai sasaran tertentu untuk </w:t>
      </w:r>
    </w:p>
    <w:p w14:paraId="4EA475A4" w14:textId="77777777" w:rsidR="00137498" w:rsidRPr="00B33161" w:rsidRDefault="00137498" w:rsidP="000744D7">
      <w:pPr>
        <w:spacing w:line="360" w:lineRule="auto"/>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rPr>
        <w:lastRenderedPageBreak/>
        <w:t>mendapatkan point kemenangannya. Pada nom</w:t>
      </w:r>
      <w:r w:rsidRPr="00B33161">
        <w:rPr>
          <w:rFonts w:asciiTheme="majorBidi" w:hAnsiTheme="majorBidi" w:cstheme="majorBidi"/>
          <w:color w:val="000000" w:themeColor="text1"/>
          <w:sz w:val="24"/>
          <w:szCs w:val="24"/>
          <w:lang w:val="en-US"/>
        </w:rPr>
        <w:t>o</w:t>
      </w:r>
      <w:r w:rsidRPr="00B33161">
        <w:rPr>
          <w:rFonts w:asciiTheme="majorBidi" w:hAnsiTheme="majorBidi" w:cstheme="majorBidi"/>
          <w:color w:val="000000" w:themeColor="text1"/>
          <w:sz w:val="24"/>
          <w:szCs w:val="24"/>
        </w:rPr>
        <w:t xml:space="preserve">r </w:t>
      </w:r>
      <w:r w:rsidRPr="00B33161">
        <w:rPr>
          <w:rFonts w:asciiTheme="majorBidi" w:hAnsiTheme="majorBidi" w:cstheme="majorBidi"/>
          <w:i/>
          <w:iCs/>
          <w:color w:val="000000" w:themeColor="text1"/>
          <w:sz w:val="24"/>
          <w:szCs w:val="24"/>
        </w:rPr>
        <w:t>shooting</w:t>
      </w:r>
      <w:r w:rsidRPr="00B33161">
        <w:rPr>
          <w:rFonts w:asciiTheme="majorBidi" w:hAnsiTheme="majorBidi" w:cstheme="majorBidi"/>
          <w:color w:val="000000" w:themeColor="text1"/>
          <w:sz w:val="24"/>
          <w:szCs w:val="24"/>
        </w:rPr>
        <w:t xml:space="preserve">, semakin tepat lemparan pada hambatan yang diberikan sesuai disiplin yang ada maka semakin banyak point yang didapatkan. Untuk pencapaian hasil ketepatan </w:t>
      </w:r>
      <w:r w:rsidRPr="00B33161">
        <w:rPr>
          <w:rFonts w:asciiTheme="majorBidi" w:hAnsiTheme="majorBidi" w:cstheme="majorBidi"/>
          <w:i/>
          <w:iCs/>
          <w:color w:val="000000" w:themeColor="text1"/>
          <w:sz w:val="24"/>
          <w:szCs w:val="24"/>
        </w:rPr>
        <w:t>shooting</w:t>
      </w:r>
      <w:r w:rsidRPr="00B33161">
        <w:rPr>
          <w:rFonts w:asciiTheme="majorBidi" w:hAnsiTheme="majorBidi" w:cstheme="majorBidi"/>
          <w:color w:val="000000" w:themeColor="text1"/>
          <w:sz w:val="24"/>
          <w:szCs w:val="24"/>
        </w:rPr>
        <w:t xml:space="preserve"> tersebut tentunya berpusat pada kemampuan atlet itu sendiri dan juga pelatih harus kreatif dalam memilih program pada atlet, selain itu ada kompenen-kompenen yang mempengaruhi keberhasilan shooting juga harus diperhatikan yaitu : 1) Pegangan bola (teknik dalam memegang bosi) 2) Posisi badan mengarah ke target (kelurusan badan dengan target) 3)</w:t>
      </w:r>
      <w:r w:rsidR="00E409DE" w:rsidRPr="00B33161">
        <w:rPr>
          <w:rFonts w:asciiTheme="majorBidi" w:hAnsiTheme="majorBidi" w:cstheme="majorBidi"/>
          <w:color w:val="000000" w:themeColor="text1"/>
          <w:sz w:val="24"/>
          <w:szCs w:val="24"/>
          <w:lang w:val="en-US"/>
        </w:rPr>
        <w:t xml:space="preserve"> </w:t>
      </w:r>
      <w:r w:rsidRPr="00B33161">
        <w:rPr>
          <w:rFonts w:asciiTheme="majorBidi" w:hAnsiTheme="majorBidi" w:cstheme="majorBidi"/>
          <w:color w:val="000000" w:themeColor="text1"/>
          <w:sz w:val="24"/>
          <w:szCs w:val="24"/>
        </w:rPr>
        <w:t>Keseimbangan statis tungkai 4)Posisi badan yang rendah dan condong ke depan 5)</w:t>
      </w:r>
      <w:r w:rsidR="00E409DE" w:rsidRPr="00B33161">
        <w:rPr>
          <w:rFonts w:asciiTheme="majorBidi" w:hAnsiTheme="majorBidi" w:cstheme="majorBidi"/>
          <w:color w:val="000000" w:themeColor="text1"/>
          <w:sz w:val="24"/>
          <w:szCs w:val="24"/>
          <w:lang w:val="en-US"/>
        </w:rPr>
        <w:t xml:space="preserve"> </w:t>
      </w:r>
      <w:r w:rsidRPr="00B33161">
        <w:rPr>
          <w:rFonts w:asciiTheme="majorBidi" w:hAnsiTheme="majorBidi" w:cstheme="majorBidi"/>
          <w:i/>
          <w:iCs/>
          <w:color w:val="000000" w:themeColor="text1"/>
          <w:sz w:val="24"/>
          <w:szCs w:val="24"/>
        </w:rPr>
        <w:t>Rel</w:t>
      </w:r>
      <w:r w:rsidR="00E409DE" w:rsidRPr="00B33161">
        <w:rPr>
          <w:rFonts w:asciiTheme="majorBidi" w:hAnsiTheme="majorBidi" w:cstheme="majorBidi"/>
          <w:i/>
          <w:iCs/>
          <w:color w:val="000000" w:themeColor="text1"/>
          <w:sz w:val="24"/>
          <w:szCs w:val="24"/>
          <w:lang w:val="en-US"/>
        </w:rPr>
        <w:t>e</w:t>
      </w:r>
      <w:r w:rsidRPr="00B33161">
        <w:rPr>
          <w:rFonts w:asciiTheme="majorBidi" w:hAnsiTheme="majorBidi" w:cstheme="majorBidi"/>
          <w:i/>
          <w:iCs/>
          <w:color w:val="000000" w:themeColor="text1"/>
          <w:sz w:val="24"/>
          <w:szCs w:val="24"/>
        </w:rPr>
        <w:t>ase the ball</w:t>
      </w:r>
      <w:r w:rsidRPr="00B33161">
        <w:rPr>
          <w:rFonts w:asciiTheme="majorBidi" w:hAnsiTheme="majorBidi" w:cstheme="majorBidi"/>
          <w:color w:val="000000" w:themeColor="text1"/>
          <w:sz w:val="24"/>
          <w:szCs w:val="24"/>
        </w:rPr>
        <w:t xml:space="preserve"> (pelepasan bola) </w:t>
      </w:r>
      <w:r w:rsidRPr="00B33161">
        <w:rPr>
          <w:rFonts w:asciiTheme="majorBidi" w:hAnsiTheme="majorBidi" w:cstheme="majorBidi"/>
          <w:i/>
          <w:iCs/>
          <w:color w:val="000000" w:themeColor="text1"/>
          <w:sz w:val="24"/>
          <w:szCs w:val="24"/>
        </w:rPr>
        <w:t>Follow through</w:t>
      </w:r>
      <w:r w:rsidR="006365A5" w:rsidRPr="00B33161">
        <w:rPr>
          <w:rFonts w:asciiTheme="majorBidi" w:hAnsiTheme="majorBidi" w:cstheme="majorBidi"/>
          <w:color w:val="000000" w:themeColor="text1"/>
          <w:sz w:val="24"/>
          <w:szCs w:val="24"/>
          <w:lang w:val="en-US"/>
        </w:rPr>
        <w:t>,</w:t>
      </w:r>
      <w:r w:rsidRPr="00B33161">
        <w:rPr>
          <w:rFonts w:asciiTheme="majorBidi" w:hAnsiTheme="majorBidi" w:cstheme="majorBidi"/>
          <w:color w:val="000000" w:themeColor="text1"/>
          <w:sz w:val="24"/>
          <w:szCs w:val="24"/>
        </w:rPr>
        <w:t xml:space="preserve"> Pelana (2016: 4). </w:t>
      </w:r>
    </w:p>
    <w:p w14:paraId="1641EEB8" w14:textId="77777777" w:rsidR="004C3CAB" w:rsidRPr="00B33161" w:rsidRDefault="00A333F1" w:rsidP="002F792B">
      <w:pPr>
        <w:spacing w:line="360" w:lineRule="auto"/>
        <w:ind w:firstLine="720"/>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lang w:val="en-US"/>
        </w:rPr>
        <w:t xml:space="preserve">Pada olahraga </w:t>
      </w:r>
      <w:r w:rsidR="009110BF" w:rsidRPr="00B33161">
        <w:rPr>
          <w:rFonts w:asciiTheme="majorBidi" w:hAnsiTheme="majorBidi" w:cstheme="majorBidi"/>
          <w:color w:val="000000" w:themeColor="text1"/>
          <w:sz w:val="24"/>
          <w:szCs w:val="24"/>
        </w:rPr>
        <w:t>Petanque</w:t>
      </w:r>
      <w:r w:rsidRPr="00B33161">
        <w:rPr>
          <w:rFonts w:asciiTheme="majorBidi" w:hAnsiTheme="majorBidi" w:cstheme="majorBidi"/>
          <w:color w:val="000000" w:themeColor="text1"/>
          <w:sz w:val="24"/>
          <w:szCs w:val="24"/>
        </w:rPr>
        <w:t xml:space="preserve"> merupakan</w:t>
      </w:r>
      <w:r w:rsidRPr="00B33161">
        <w:rPr>
          <w:rFonts w:asciiTheme="majorBidi" w:hAnsiTheme="majorBidi" w:cstheme="majorBidi"/>
          <w:color w:val="000000" w:themeColor="text1"/>
          <w:sz w:val="24"/>
          <w:szCs w:val="24"/>
          <w:lang w:val="en-US"/>
        </w:rPr>
        <w:t xml:space="preserve"> jenis</w:t>
      </w:r>
      <w:r w:rsidRPr="00B33161">
        <w:rPr>
          <w:rFonts w:asciiTheme="majorBidi" w:hAnsiTheme="majorBidi" w:cstheme="majorBidi"/>
          <w:color w:val="000000" w:themeColor="text1"/>
          <w:sz w:val="24"/>
          <w:szCs w:val="24"/>
        </w:rPr>
        <w:t xml:space="preserve"> olahraga yang dapat dimainkan oleh satu, dua dan tiga orang dalam setiap timnya, satu orang untuk kategori </w:t>
      </w:r>
      <w:r w:rsidRPr="00B33161">
        <w:rPr>
          <w:rFonts w:asciiTheme="majorBidi" w:hAnsiTheme="majorBidi" w:cstheme="majorBidi"/>
          <w:i/>
          <w:iCs/>
          <w:color w:val="000000" w:themeColor="text1"/>
          <w:sz w:val="24"/>
          <w:szCs w:val="24"/>
        </w:rPr>
        <w:t>single</w:t>
      </w:r>
      <w:r w:rsidRPr="00B33161">
        <w:rPr>
          <w:rFonts w:asciiTheme="majorBidi" w:hAnsiTheme="majorBidi" w:cstheme="majorBidi"/>
          <w:color w:val="000000" w:themeColor="text1"/>
          <w:sz w:val="24"/>
          <w:szCs w:val="24"/>
        </w:rPr>
        <w:t xml:space="preserve">, dua orang untuk kategori </w:t>
      </w:r>
      <w:r w:rsidRPr="00B33161">
        <w:rPr>
          <w:rFonts w:asciiTheme="majorBidi" w:hAnsiTheme="majorBidi" w:cstheme="majorBidi"/>
          <w:i/>
          <w:iCs/>
          <w:color w:val="000000" w:themeColor="text1"/>
          <w:sz w:val="24"/>
          <w:szCs w:val="24"/>
        </w:rPr>
        <w:t>double</w:t>
      </w:r>
      <w:r w:rsidRPr="00B33161">
        <w:rPr>
          <w:rFonts w:asciiTheme="majorBidi" w:hAnsiTheme="majorBidi" w:cstheme="majorBidi"/>
          <w:color w:val="000000" w:themeColor="text1"/>
          <w:sz w:val="24"/>
          <w:szCs w:val="24"/>
        </w:rPr>
        <w:t xml:space="preserve"> dan tiga orang untuk kategori </w:t>
      </w:r>
      <w:r w:rsidRPr="00B33161">
        <w:rPr>
          <w:rFonts w:asciiTheme="majorBidi" w:hAnsiTheme="majorBidi" w:cstheme="majorBidi"/>
          <w:i/>
          <w:iCs/>
          <w:color w:val="000000" w:themeColor="text1"/>
          <w:sz w:val="24"/>
          <w:szCs w:val="24"/>
        </w:rPr>
        <w:t>triple</w:t>
      </w:r>
      <w:r w:rsidRPr="00B33161">
        <w:rPr>
          <w:rFonts w:asciiTheme="majorBidi" w:hAnsiTheme="majorBidi" w:cstheme="majorBidi"/>
          <w:color w:val="000000" w:themeColor="text1"/>
          <w:sz w:val="24"/>
          <w:szCs w:val="24"/>
        </w:rPr>
        <w:t xml:space="preserve">. Pemain dengan kategori </w:t>
      </w:r>
      <w:r w:rsidRPr="00B33161">
        <w:rPr>
          <w:rFonts w:asciiTheme="majorBidi" w:hAnsiTheme="majorBidi" w:cstheme="majorBidi"/>
          <w:i/>
          <w:iCs/>
          <w:color w:val="000000" w:themeColor="text1"/>
          <w:sz w:val="24"/>
          <w:szCs w:val="24"/>
        </w:rPr>
        <w:t>double</w:t>
      </w:r>
      <w:r w:rsidRPr="00B33161">
        <w:rPr>
          <w:rFonts w:asciiTheme="majorBidi" w:hAnsiTheme="majorBidi" w:cstheme="majorBidi"/>
          <w:color w:val="000000" w:themeColor="text1"/>
          <w:sz w:val="24"/>
          <w:szCs w:val="24"/>
        </w:rPr>
        <w:t xml:space="preserve"> dan </w:t>
      </w:r>
      <w:r w:rsidRPr="00B33161">
        <w:rPr>
          <w:rFonts w:asciiTheme="majorBidi" w:hAnsiTheme="majorBidi" w:cstheme="majorBidi"/>
          <w:i/>
          <w:iCs/>
          <w:color w:val="000000" w:themeColor="text1"/>
          <w:sz w:val="24"/>
          <w:szCs w:val="24"/>
        </w:rPr>
        <w:t>triple</w:t>
      </w:r>
      <w:r w:rsidRPr="00B33161">
        <w:rPr>
          <w:rFonts w:asciiTheme="majorBidi" w:hAnsiTheme="majorBidi" w:cstheme="majorBidi"/>
          <w:color w:val="000000" w:themeColor="text1"/>
          <w:sz w:val="24"/>
          <w:szCs w:val="24"/>
        </w:rPr>
        <w:t xml:space="preserve"> diperbolehkan campuran (</w:t>
      </w:r>
      <w:r w:rsidRPr="00B33161">
        <w:rPr>
          <w:rFonts w:asciiTheme="majorBidi" w:hAnsiTheme="majorBidi" w:cstheme="majorBidi"/>
          <w:i/>
          <w:iCs/>
          <w:color w:val="000000" w:themeColor="text1"/>
          <w:sz w:val="24"/>
          <w:szCs w:val="24"/>
        </w:rPr>
        <w:t>mix</w:t>
      </w:r>
      <w:r w:rsidRPr="00B33161">
        <w:rPr>
          <w:rFonts w:asciiTheme="majorBidi" w:hAnsiTheme="majorBidi" w:cstheme="majorBidi"/>
          <w:color w:val="000000" w:themeColor="text1"/>
          <w:sz w:val="24"/>
          <w:szCs w:val="24"/>
        </w:rPr>
        <w:t xml:space="preserve">) dalam timnya. Seluruh permainan dilakukan dengan keterampilan tangan untuk mengolah bola, untuk memulai permainan diawali dengan kedua pemain atau kedua regu yang bermain melakukan tos koin. Meraih suatu tujuan dibutuhkan adanya teknik dasar dan strategi bermain dalam olahraga pétanque. Semuanya dapat diraih dengan berlatihan, mengikuti kejuaraan-kejuaraan dan mempersiapkan perlombaan. Teknik dasar dalam permainan </w:t>
      </w:r>
      <w:r w:rsidR="009110BF" w:rsidRPr="00B33161">
        <w:rPr>
          <w:rFonts w:asciiTheme="majorBidi" w:hAnsiTheme="majorBidi" w:cstheme="majorBidi"/>
          <w:color w:val="000000" w:themeColor="text1"/>
          <w:sz w:val="24"/>
          <w:szCs w:val="24"/>
        </w:rPr>
        <w:t>Petanque</w:t>
      </w:r>
      <w:r w:rsidRPr="00B33161">
        <w:rPr>
          <w:rFonts w:asciiTheme="majorBidi" w:hAnsiTheme="majorBidi" w:cstheme="majorBidi"/>
          <w:color w:val="000000" w:themeColor="text1"/>
          <w:sz w:val="24"/>
          <w:szCs w:val="24"/>
        </w:rPr>
        <w:t xml:space="preserve"> yang dikemukakan oleh I Gede Suwiwa, dkk. (2015:7-8) adalah teknik dasar memegang bola, posisi kaki, posisi melempar bola. Adapun teknik lemparannya yaitu </w:t>
      </w:r>
      <w:r w:rsidRPr="00B33161">
        <w:rPr>
          <w:rFonts w:asciiTheme="majorBidi" w:hAnsiTheme="majorBidi" w:cstheme="majorBidi"/>
          <w:i/>
          <w:iCs/>
          <w:color w:val="000000" w:themeColor="text1"/>
          <w:sz w:val="24"/>
          <w:szCs w:val="24"/>
        </w:rPr>
        <w:t>pointing</w:t>
      </w:r>
      <w:r w:rsidRPr="00B33161">
        <w:rPr>
          <w:rFonts w:asciiTheme="majorBidi" w:hAnsiTheme="majorBidi" w:cstheme="majorBidi"/>
          <w:color w:val="000000" w:themeColor="text1"/>
          <w:sz w:val="24"/>
          <w:szCs w:val="24"/>
        </w:rPr>
        <w:t xml:space="preserve"> dan </w:t>
      </w:r>
      <w:r w:rsidRPr="00B33161">
        <w:rPr>
          <w:rFonts w:asciiTheme="majorBidi" w:hAnsiTheme="majorBidi" w:cstheme="majorBidi"/>
          <w:i/>
          <w:iCs/>
          <w:color w:val="000000" w:themeColor="text1"/>
          <w:sz w:val="24"/>
          <w:szCs w:val="24"/>
        </w:rPr>
        <w:t>shooting</w:t>
      </w:r>
      <w:r w:rsidRPr="00B33161">
        <w:rPr>
          <w:rFonts w:asciiTheme="majorBidi" w:hAnsiTheme="majorBidi" w:cstheme="majorBidi"/>
          <w:color w:val="000000" w:themeColor="text1"/>
          <w:sz w:val="24"/>
          <w:szCs w:val="24"/>
        </w:rPr>
        <w:t xml:space="preserve"> (Cedric, 2016)</w:t>
      </w:r>
      <w:r w:rsidR="007A12B3" w:rsidRPr="00B33161">
        <w:rPr>
          <w:rFonts w:asciiTheme="majorBidi" w:hAnsiTheme="majorBidi" w:cstheme="majorBidi"/>
          <w:color w:val="000000" w:themeColor="text1"/>
          <w:sz w:val="24"/>
          <w:szCs w:val="24"/>
          <w:lang w:val="en-US"/>
        </w:rPr>
        <w:t>.</w:t>
      </w:r>
    </w:p>
    <w:p w14:paraId="7A6FD006" w14:textId="77777777" w:rsidR="00826FD4" w:rsidRPr="00B33161" w:rsidRDefault="002A7180" w:rsidP="008B6EFD">
      <w:pPr>
        <w:spacing w:line="360" w:lineRule="auto"/>
        <w:ind w:firstLine="720"/>
        <w:jc w:val="both"/>
        <w:rPr>
          <w:rFonts w:asciiTheme="majorBidi" w:hAnsiTheme="majorBidi" w:cstheme="majorBidi"/>
          <w:i/>
          <w:iCs/>
          <w:color w:val="000000" w:themeColor="text1"/>
          <w:sz w:val="24"/>
          <w:szCs w:val="24"/>
          <w:lang w:val="en-US"/>
        </w:rPr>
      </w:pPr>
      <w:r w:rsidRPr="00B33161">
        <w:rPr>
          <w:rFonts w:asciiTheme="majorBidi" w:hAnsiTheme="majorBidi" w:cstheme="majorBidi"/>
          <w:color w:val="000000" w:themeColor="text1"/>
          <w:sz w:val="24"/>
          <w:szCs w:val="24"/>
          <w:lang w:val="en-US"/>
        </w:rPr>
        <w:t xml:space="preserve">Definisi </w:t>
      </w:r>
      <w:r w:rsidR="008978EB" w:rsidRPr="00B33161">
        <w:rPr>
          <w:rFonts w:asciiTheme="majorBidi" w:hAnsiTheme="majorBidi" w:cstheme="majorBidi"/>
          <w:i/>
          <w:iCs/>
          <w:color w:val="000000" w:themeColor="text1"/>
          <w:sz w:val="24"/>
          <w:szCs w:val="24"/>
        </w:rPr>
        <w:t>Pointing</w:t>
      </w:r>
      <w:r w:rsidR="008978EB" w:rsidRPr="00B33161">
        <w:rPr>
          <w:rFonts w:asciiTheme="majorBidi" w:hAnsiTheme="majorBidi" w:cstheme="majorBidi"/>
          <w:color w:val="000000" w:themeColor="text1"/>
          <w:sz w:val="24"/>
          <w:szCs w:val="24"/>
        </w:rPr>
        <w:t xml:space="preserve"> </w:t>
      </w:r>
      <w:r w:rsidRPr="00B33161">
        <w:rPr>
          <w:rFonts w:asciiTheme="majorBidi" w:hAnsiTheme="majorBidi" w:cstheme="majorBidi"/>
          <w:color w:val="000000" w:themeColor="text1"/>
          <w:sz w:val="24"/>
          <w:szCs w:val="24"/>
          <w:lang w:val="en-US"/>
        </w:rPr>
        <w:t xml:space="preserve">dalam </w:t>
      </w:r>
      <w:r w:rsidR="008B6EFD" w:rsidRPr="00B33161">
        <w:rPr>
          <w:rFonts w:asciiTheme="majorBidi" w:hAnsiTheme="majorBidi" w:cstheme="majorBidi"/>
          <w:color w:val="000000" w:themeColor="text1"/>
          <w:sz w:val="24"/>
          <w:szCs w:val="24"/>
          <w:lang w:val="en-US"/>
        </w:rPr>
        <w:t>olahraga</w:t>
      </w:r>
      <w:r w:rsidRPr="00B33161">
        <w:rPr>
          <w:rFonts w:asciiTheme="majorBidi" w:hAnsiTheme="majorBidi" w:cstheme="majorBidi"/>
          <w:color w:val="000000" w:themeColor="text1"/>
          <w:sz w:val="24"/>
          <w:szCs w:val="24"/>
          <w:lang w:val="en-US"/>
        </w:rPr>
        <w:t xml:space="preserve"> </w:t>
      </w:r>
      <w:r w:rsidR="009110BF" w:rsidRPr="00B33161">
        <w:rPr>
          <w:rFonts w:asciiTheme="majorBidi" w:hAnsiTheme="majorBidi" w:cstheme="majorBidi"/>
          <w:color w:val="000000" w:themeColor="text1"/>
          <w:sz w:val="24"/>
          <w:szCs w:val="24"/>
          <w:lang w:val="en-US"/>
        </w:rPr>
        <w:t>Petanque</w:t>
      </w:r>
      <w:r w:rsidRPr="00B33161">
        <w:rPr>
          <w:rFonts w:asciiTheme="majorBidi" w:hAnsiTheme="majorBidi" w:cstheme="majorBidi"/>
          <w:i/>
          <w:iCs/>
          <w:color w:val="000000" w:themeColor="text1"/>
          <w:sz w:val="24"/>
          <w:szCs w:val="24"/>
          <w:lang w:val="en-US"/>
        </w:rPr>
        <w:t xml:space="preserve"> </w:t>
      </w:r>
      <w:r w:rsidRPr="00B33161">
        <w:rPr>
          <w:rFonts w:asciiTheme="majorBidi" w:hAnsiTheme="majorBidi" w:cstheme="majorBidi"/>
          <w:color w:val="000000" w:themeColor="text1"/>
          <w:sz w:val="24"/>
          <w:szCs w:val="24"/>
          <w:lang w:val="en-US"/>
        </w:rPr>
        <w:t>yaitu</w:t>
      </w:r>
      <w:r w:rsidR="008978EB" w:rsidRPr="00B33161">
        <w:rPr>
          <w:rFonts w:asciiTheme="majorBidi" w:hAnsiTheme="majorBidi" w:cstheme="majorBidi"/>
          <w:color w:val="000000" w:themeColor="text1"/>
          <w:sz w:val="24"/>
          <w:szCs w:val="24"/>
        </w:rPr>
        <w:t xml:space="preserve"> jenis lemparan untuk mendekati </w:t>
      </w:r>
      <w:r w:rsidRPr="00B33161">
        <w:rPr>
          <w:rFonts w:asciiTheme="majorBidi" w:hAnsiTheme="majorBidi" w:cstheme="majorBidi"/>
          <w:color w:val="000000" w:themeColor="text1"/>
          <w:sz w:val="24"/>
          <w:szCs w:val="24"/>
          <w:lang w:val="en-US"/>
        </w:rPr>
        <w:t>bola kayu (</w:t>
      </w:r>
      <w:r w:rsidR="008978EB" w:rsidRPr="00B33161">
        <w:rPr>
          <w:rFonts w:asciiTheme="majorBidi" w:hAnsiTheme="majorBidi" w:cstheme="majorBidi"/>
          <w:i/>
          <w:iCs/>
          <w:color w:val="000000" w:themeColor="text1"/>
          <w:sz w:val="24"/>
          <w:szCs w:val="24"/>
        </w:rPr>
        <w:t>jack</w:t>
      </w:r>
      <w:r w:rsidRPr="00B33161">
        <w:rPr>
          <w:rFonts w:asciiTheme="majorBidi" w:hAnsiTheme="majorBidi" w:cstheme="majorBidi"/>
          <w:i/>
          <w:iCs/>
          <w:color w:val="000000" w:themeColor="text1"/>
          <w:sz w:val="24"/>
          <w:szCs w:val="24"/>
          <w:lang w:val="en-US"/>
        </w:rPr>
        <w:t>)</w:t>
      </w:r>
      <w:r w:rsidRPr="00B33161">
        <w:rPr>
          <w:rFonts w:asciiTheme="majorBidi" w:hAnsiTheme="majorBidi" w:cstheme="majorBidi"/>
          <w:color w:val="000000" w:themeColor="text1"/>
          <w:sz w:val="24"/>
          <w:szCs w:val="24"/>
        </w:rPr>
        <w:t xml:space="preserve"> lebih dekat dari bo</w:t>
      </w:r>
      <w:r w:rsidRPr="00B33161">
        <w:rPr>
          <w:rFonts w:asciiTheme="majorBidi" w:hAnsiTheme="majorBidi" w:cstheme="majorBidi"/>
          <w:color w:val="000000" w:themeColor="text1"/>
          <w:sz w:val="24"/>
          <w:szCs w:val="24"/>
          <w:lang w:val="en-US"/>
        </w:rPr>
        <w:t>la besi (</w:t>
      </w:r>
      <w:r w:rsidRPr="00B33161">
        <w:rPr>
          <w:rFonts w:asciiTheme="majorBidi" w:hAnsiTheme="majorBidi" w:cstheme="majorBidi"/>
          <w:i/>
          <w:iCs/>
          <w:color w:val="000000" w:themeColor="text1"/>
          <w:sz w:val="24"/>
          <w:szCs w:val="24"/>
          <w:lang w:val="en-US"/>
        </w:rPr>
        <w:t>boules)</w:t>
      </w:r>
      <w:r w:rsidR="008978EB" w:rsidRPr="00B33161">
        <w:rPr>
          <w:rFonts w:asciiTheme="majorBidi" w:hAnsiTheme="majorBidi" w:cstheme="majorBidi"/>
          <w:color w:val="000000" w:themeColor="text1"/>
          <w:sz w:val="24"/>
          <w:szCs w:val="24"/>
        </w:rPr>
        <w:t xml:space="preserve"> lawan yang merupakan awal dari strategi permainan yang akan dilakukan</w:t>
      </w:r>
      <w:r w:rsidRPr="00B33161">
        <w:rPr>
          <w:rFonts w:asciiTheme="majorBidi" w:hAnsiTheme="majorBidi" w:cstheme="majorBidi"/>
          <w:color w:val="000000" w:themeColor="text1"/>
          <w:sz w:val="24"/>
          <w:szCs w:val="24"/>
          <w:lang w:val="en-US"/>
        </w:rPr>
        <w:t xml:space="preserve"> pemain atau atlet</w:t>
      </w:r>
      <w:r w:rsidR="008978EB" w:rsidRPr="00B33161">
        <w:rPr>
          <w:rFonts w:asciiTheme="majorBidi" w:hAnsiTheme="majorBidi" w:cstheme="majorBidi"/>
          <w:color w:val="000000" w:themeColor="text1"/>
          <w:sz w:val="24"/>
          <w:szCs w:val="24"/>
        </w:rPr>
        <w:t xml:space="preserve"> pada pertadingan </w:t>
      </w:r>
      <w:r w:rsidR="009110BF" w:rsidRPr="00B33161">
        <w:rPr>
          <w:rFonts w:asciiTheme="majorBidi" w:hAnsiTheme="majorBidi" w:cstheme="majorBidi"/>
          <w:color w:val="000000" w:themeColor="text1"/>
          <w:sz w:val="24"/>
          <w:szCs w:val="24"/>
        </w:rPr>
        <w:t>Petanque</w:t>
      </w:r>
      <w:r w:rsidR="008978EB" w:rsidRPr="00B33161">
        <w:rPr>
          <w:rFonts w:asciiTheme="majorBidi" w:hAnsiTheme="majorBidi" w:cstheme="majorBidi"/>
          <w:color w:val="000000" w:themeColor="text1"/>
          <w:sz w:val="24"/>
          <w:szCs w:val="24"/>
        </w:rPr>
        <w:t>.</w:t>
      </w:r>
      <w:r w:rsidR="00774852" w:rsidRPr="00B33161">
        <w:rPr>
          <w:rFonts w:asciiTheme="majorBidi" w:hAnsiTheme="majorBidi" w:cstheme="majorBidi"/>
          <w:color w:val="000000" w:themeColor="text1"/>
          <w:sz w:val="24"/>
          <w:szCs w:val="24"/>
          <w:lang w:val="en-US"/>
        </w:rPr>
        <w:t xml:space="preserve"> Teknik lemparan</w:t>
      </w:r>
      <w:r w:rsidR="008978EB" w:rsidRPr="00B33161">
        <w:rPr>
          <w:rFonts w:asciiTheme="majorBidi" w:hAnsiTheme="majorBidi" w:cstheme="majorBidi"/>
          <w:color w:val="000000" w:themeColor="text1"/>
          <w:sz w:val="24"/>
          <w:szCs w:val="24"/>
        </w:rPr>
        <w:t xml:space="preserve"> </w:t>
      </w:r>
      <w:r w:rsidR="008978EB" w:rsidRPr="00B33161">
        <w:rPr>
          <w:rFonts w:asciiTheme="majorBidi" w:hAnsiTheme="majorBidi" w:cstheme="majorBidi"/>
          <w:i/>
          <w:iCs/>
          <w:color w:val="000000" w:themeColor="text1"/>
          <w:sz w:val="24"/>
          <w:szCs w:val="24"/>
        </w:rPr>
        <w:t>pointing</w:t>
      </w:r>
      <w:r w:rsidR="00774852" w:rsidRPr="00B33161">
        <w:rPr>
          <w:rFonts w:asciiTheme="majorBidi" w:hAnsiTheme="majorBidi" w:cstheme="majorBidi"/>
          <w:color w:val="000000" w:themeColor="text1"/>
          <w:sz w:val="24"/>
          <w:szCs w:val="24"/>
        </w:rPr>
        <w:t xml:space="preserve"> pada pertanding</w:t>
      </w:r>
      <w:r w:rsidR="00774852" w:rsidRPr="00B33161">
        <w:rPr>
          <w:rFonts w:asciiTheme="majorBidi" w:hAnsiTheme="majorBidi" w:cstheme="majorBidi"/>
          <w:color w:val="000000" w:themeColor="text1"/>
          <w:sz w:val="24"/>
          <w:szCs w:val="24"/>
          <w:lang w:val="en-US"/>
        </w:rPr>
        <w:t xml:space="preserve">an </w:t>
      </w:r>
      <w:r w:rsidR="009110BF" w:rsidRPr="00B33161">
        <w:rPr>
          <w:rFonts w:asciiTheme="majorBidi" w:hAnsiTheme="majorBidi" w:cstheme="majorBidi"/>
          <w:color w:val="000000" w:themeColor="text1"/>
          <w:sz w:val="24"/>
          <w:szCs w:val="24"/>
          <w:lang w:val="en-US"/>
        </w:rPr>
        <w:t>Petanque</w:t>
      </w:r>
      <w:r w:rsidR="008978EB" w:rsidRPr="00B33161">
        <w:rPr>
          <w:rFonts w:asciiTheme="majorBidi" w:hAnsiTheme="majorBidi" w:cstheme="majorBidi"/>
          <w:color w:val="000000" w:themeColor="text1"/>
          <w:sz w:val="24"/>
          <w:szCs w:val="24"/>
        </w:rPr>
        <w:t xml:space="preserve"> merupakan strategi</w:t>
      </w:r>
      <w:r w:rsidR="009D686F" w:rsidRPr="00B33161">
        <w:rPr>
          <w:rFonts w:asciiTheme="majorBidi" w:hAnsiTheme="majorBidi" w:cstheme="majorBidi"/>
          <w:color w:val="000000" w:themeColor="text1"/>
          <w:sz w:val="24"/>
          <w:szCs w:val="24"/>
          <w:lang w:val="en-US"/>
        </w:rPr>
        <w:t xml:space="preserve"> awal pemain</w:t>
      </w:r>
      <w:r w:rsidR="008978EB" w:rsidRPr="00B33161">
        <w:rPr>
          <w:rFonts w:asciiTheme="majorBidi" w:hAnsiTheme="majorBidi" w:cstheme="majorBidi"/>
          <w:color w:val="000000" w:themeColor="text1"/>
          <w:sz w:val="24"/>
          <w:szCs w:val="24"/>
        </w:rPr>
        <w:t xml:space="preserve"> untuk bertahan. Biasanya</w:t>
      </w:r>
      <w:r w:rsidRPr="00B33161">
        <w:rPr>
          <w:rFonts w:asciiTheme="majorBidi" w:hAnsiTheme="majorBidi" w:cstheme="majorBidi"/>
          <w:color w:val="000000" w:themeColor="text1"/>
          <w:sz w:val="24"/>
          <w:szCs w:val="24"/>
          <w:lang w:val="en-US"/>
        </w:rPr>
        <w:t xml:space="preserve"> </w:t>
      </w:r>
      <w:r w:rsidRPr="00B33161">
        <w:rPr>
          <w:rFonts w:asciiTheme="majorBidi" w:hAnsiTheme="majorBidi" w:cstheme="majorBidi"/>
          <w:color w:val="000000" w:themeColor="text1"/>
          <w:sz w:val="24"/>
          <w:szCs w:val="24"/>
        </w:rPr>
        <w:t>atlet pemula yan</w:t>
      </w:r>
      <w:r w:rsidR="00826FD4" w:rsidRPr="00B33161">
        <w:rPr>
          <w:rFonts w:asciiTheme="majorBidi" w:hAnsiTheme="majorBidi" w:cstheme="majorBidi"/>
          <w:color w:val="000000" w:themeColor="text1"/>
          <w:sz w:val="24"/>
          <w:szCs w:val="24"/>
        </w:rPr>
        <w:t>g sering melakukan strategi ini</w:t>
      </w:r>
      <w:r w:rsidR="00826FD4" w:rsidRPr="00B33161">
        <w:rPr>
          <w:rFonts w:asciiTheme="majorBidi" w:hAnsiTheme="majorBidi" w:cstheme="majorBidi"/>
          <w:color w:val="000000" w:themeColor="text1"/>
          <w:sz w:val="24"/>
          <w:szCs w:val="24"/>
          <w:lang w:val="en-US"/>
        </w:rPr>
        <w:t xml:space="preserve">, pada semua nomor pertandingan </w:t>
      </w:r>
      <w:r w:rsidR="009110BF" w:rsidRPr="00B33161">
        <w:rPr>
          <w:rFonts w:asciiTheme="majorBidi" w:hAnsiTheme="majorBidi" w:cstheme="majorBidi"/>
          <w:color w:val="000000" w:themeColor="text1"/>
          <w:sz w:val="24"/>
          <w:szCs w:val="24"/>
          <w:lang w:val="en-US"/>
        </w:rPr>
        <w:t>Petanque</w:t>
      </w:r>
      <w:r w:rsidR="00826FD4" w:rsidRPr="00B33161">
        <w:rPr>
          <w:rFonts w:asciiTheme="majorBidi" w:hAnsiTheme="majorBidi" w:cstheme="majorBidi"/>
          <w:i/>
          <w:iCs/>
          <w:color w:val="000000" w:themeColor="text1"/>
          <w:sz w:val="24"/>
          <w:szCs w:val="24"/>
          <w:lang w:val="en-US"/>
        </w:rPr>
        <w:t xml:space="preserve">, </w:t>
      </w:r>
      <w:r w:rsidR="00826FD4" w:rsidRPr="00B33161">
        <w:rPr>
          <w:rFonts w:asciiTheme="majorBidi" w:hAnsiTheme="majorBidi" w:cstheme="majorBidi"/>
          <w:color w:val="000000" w:themeColor="text1"/>
          <w:sz w:val="24"/>
          <w:szCs w:val="24"/>
          <w:lang w:val="en-US"/>
        </w:rPr>
        <w:lastRenderedPageBreak/>
        <w:t xml:space="preserve">kecuali nomor </w:t>
      </w:r>
      <w:r w:rsidR="00826FD4" w:rsidRPr="00B33161">
        <w:rPr>
          <w:rFonts w:asciiTheme="majorBidi" w:hAnsiTheme="majorBidi" w:cstheme="majorBidi"/>
          <w:i/>
          <w:iCs/>
          <w:color w:val="000000" w:themeColor="text1"/>
          <w:sz w:val="24"/>
          <w:szCs w:val="24"/>
          <w:lang w:val="en-US"/>
        </w:rPr>
        <w:t>shooting</w:t>
      </w:r>
      <w:r w:rsidR="00826FD4" w:rsidRPr="00B33161">
        <w:rPr>
          <w:rFonts w:asciiTheme="majorBidi" w:hAnsiTheme="majorBidi" w:cstheme="majorBidi"/>
          <w:color w:val="000000" w:themeColor="text1"/>
          <w:sz w:val="24"/>
          <w:szCs w:val="24"/>
          <w:lang w:val="en-US"/>
        </w:rPr>
        <w:t xml:space="preserve"> </w:t>
      </w:r>
      <w:r w:rsidRPr="00B33161">
        <w:rPr>
          <w:rFonts w:asciiTheme="majorBidi" w:hAnsiTheme="majorBidi" w:cstheme="majorBidi"/>
          <w:color w:val="000000" w:themeColor="text1"/>
          <w:sz w:val="24"/>
          <w:szCs w:val="24"/>
        </w:rPr>
        <w:t xml:space="preserve"> </w:t>
      </w:r>
      <w:r w:rsidR="00826FD4" w:rsidRPr="00B33161">
        <w:rPr>
          <w:rFonts w:asciiTheme="majorBidi" w:hAnsiTheme="majorBidi" w:cstheme="majorBidi"/>
          <w:color w:val="000000" w:themeColor="text1"/>
          <w:sz w:val="24"/>
          <w:szCs w:val="24"/>
          <w:lang w:val="en-US"/>
        </w:rPr>
        <w:t>teknik ini sangat menentukan, karena menjadi awal lemparan dan target atau sasarannya harus mendekati bola kayu (</w:t>
      </w:r>
      <w:r w:rsidR="00826FD4" w:rsidRPr="00B33161">
        <w:rPr>
          <w:rFonts w:asciiTheme="majorBidi" w:hAnsiTheme="majorBidi" w:cstheme="majorBidi"/>
          <w:i/>
          <w:iCs/>
          <w:color w:val="000000" w:themeColor="text1"/>
          <w:sz w:val="24"/>
          <w:szCs w:val="24"/>
          <w:lang w:val="en-US"/>
        </w:rPr>
        <w:t>jack).</w:t>
      </w:r>
    </w:p>
    <w:p w14:paraId="2E8C6573" w14:textId="77777777" w:rsidR="008978EB" w:rsidRPr="00B33161" w:rsidRDefault="008B6EFD" w:rsidP="008B6EFD">
      <w:pPr>
        <w:spacing w:line="360" w:lineRule="auto"/>
        <w:ind w:firstLine="720"/>
        <w:jc w:val="both"/>
        <w:rPr>
          <w:rFonts w:asciiTheme="majorBidi" w:hAnsiTheme="majorBidi" w:cstheme="majorBidi"/>
          <w:color w:val="000000" w:themeColor="text1"/>
          <w:sz w:val="24"/>
          <w:szCs w:val="24"/>
        </w:rPr>
      </w:pPr>
      <w:r w:rsidRPr="00B33161">
        <w:rPr>
          <w:rFonts w:asciiTheme="majorBidi" w:hAnsiTheme="majorBidi" w:cstheme="majorBidi"/>
          <w:color w:val="000000" w:themeColor="text1"/>
          <w:sz w:val="24"/>
          <w:szCs w:val="24"/>
          <w:lang w:val="en-US"/>
        </w:rPr>
        <w:t xml:space="preserve">Sedangkan teknik </w:t>
      </w:r>
      <w:r w:rsidRPr="00B33161">
        <w:rPr>
          <w:rFonts w:asciiTheme="majorBidi" w:hAnsiTheme="majorBidi" w:cstheme="majorBidi"/>
          <w:i/>
          <w:iCs/>
          <w:color w:val="000000" w:themeColor="text1"/>
          <w:sz w:val="24"/>
          <w:szCs w:val="24"/>
          <w:lang w:val="en-US"/>
        </w:rPr>
        <w:t>s</w:t>
      </w:r>
      <w:r w:rsidR="002A7180" w:rsidRPr="00B33161">
        <w:rPr>
          <w:rFonts w:asciiTheme="majorBidi" w:hAnsiTheme="majorBidi" w:cstheme="majorBidi"/>
          <w:i/>
          <w:iCs/>
          <w:color w:val="000000" w:themeColor="text1"/>
          <w:sz w:val="24"/>
          <w:szCs w:val="24"/>
        </w:rPr>
        <w:t>hooting</w:t>
      </w:r>
      <w:r w:rsidRPr="00B33161">
        <w:rPr>
          <w:rFonts w:asciiTheme="majorBidi" w:hAnsiTheme="majorBidi" w:cstheme="majorBidi"/>
          <w:color w:val="000000" w:themeColor="text1"/>
          <w:sz w:val="24"/>
          <w:szCs w:val="24"/>
          <w:lang w:val="en-US"/>
        </w:rPr>
        <w:t xml:space="preserve"> dalam olahraga </w:t>
      </w:r>
      <w:r w:rsidR="009110BF" w:rsidRPr="00B33161">
        <w:rPr>
          <w:rFonts w:asciiTheme="majorBidi" w:hAnsiTheme="majorBidi" w:cstheme="majorBidi"/>
          <w:color w:val="000000" w:themeColor="text1"/>
          <w:sz w:val="24"/>
          <w:szCs w:val="24"/>
          <w:lang w:val="en-US"/>
        </w:rPr>
        <w:t>Petanque</w:t>
      </w:r>
      <w:r w:rsidRPr="00B33161">
        <w:rPr>
          <w:rFonts w:asciiTheme="majorBidi" w:hAnsiTheme="majorBidi" w:cstheme="majorBidi"/>
          <w:color w:val="000000" w:themeColor="text1"/>
          <w:sz w:val="24"/>
          <w:szCs w:val="24"/>
        </w:rPr>
        <w:t xml:space="preserve"> </w:t>
      </w:r>
      <w:r w:rsidRPr="00B33161">
        <w:rPr>
          <w:rFonts w:asciiTheme="majorBidi" w:hAnsiTheme="majorBidi" w:cstheme="majorBidi"/>
          <w:color w:val="000000" w:themeColor="text1"/>
          <w:sz w:val="24"/>
          <w:szCs w:val="24"/>
          <w:lang w:val="en-US"/>
        </w:rPr>
        <w:t>merupakan</w:t>
      </w:r>
      <w:r w:rsidR="002A7180" w:rsidRPr="00B33161">
        <w:rPr>
          <w:rFonts w:asciiTheme="majorBidi" w:hAnsiTheme="majorBidi" w:cstheme="majorBidi"/>
          <w:color w:val="000000" w:themeColor="text1"/>
          <w:sz w:val="24"/>
          <w:szCs w:val="24"/>
        </w:rPr>
        <w:t xml:space="preserve"> jenis lemparan untuk mengusir bo</w:t>
      </w:r>
      <w:r w:rsidR="0031357D" w:rsidRPr="00B33161">
        <w:rPr>
          <w:rFonts w:asciiTheme="majorBidi" w:hAnsiTheme="majorBidi" w:cstheme="majorBidi"/>
          <w:color w:val="000000" w:themeColor="text1"/>
          <w:sz w:val="24"/>
          <w:szCs w:val="24"/>
          <w:lang w:val="en-US"/>
        </w:rPr>
        <w:t>la be</w:t>
      </w:r>
      <w:r w:rsidR="002A7180" w:rsidRPr="00B33161">
        <w:rPr>
          <w:rFonts w:asciiTheme="majorBidi" w:hAnsiTheme="majorBidi" w:cstheme="majorBidi"/>
          <w:color w:val="000000" w:themeColor="text1"/>
          <w:sz w:val="24"/>
          <w:szCs w:val="24"/>
        </w:rPr>
        <w:t>si</w:t>
      </w:r>
      <w:r w:rsidR="0031357D" w:rsidRPr="00B33161">
        <w:rPr>
          <w:rFonts w:asciiTheme="majorBidi" w:hAnsiTheme="majorBidi" w:cstheme="majorBidi"/>
          <w:color w:val="000000" w:themeColor="text1"/>
          <w:sz w:val="24"/>
          <w:szCs w:val="24"/>
          <w:lang w:val="en-US"/>
        </w:rPr>
        <w:t xml:space="preserve"> (</w:t>
      </w:r>
      <w:r w:rsidR="0031357D" w:rsidRPr="00B33161">
        <w:rPr>
          <w:rFonts w:asciiTheme="majorBidi" w:hAnsiTheme="majorBidi" w:cstheme="majorBidi"/>
          <w:i/>
          <w:iCs/>
          <w:color w:val="000000" w:themeColor="text1"/>
          <w:sz w:val="24"/>
          <w:szCs w:val="24"/>
          <w:lang w:val="en-US"/>
        </w:rPr>
        <w:t>boules)</w:t>
      </w:r>
      <w:r w:rsidR="002A7180" w:rsidRPr="00B33161">
        <w:rPr>
          <w:rFonts w:asciiTheme="majorBidi" w:hAnsiTheme="majorBidi" w:cstheme="majorBidi"/>
          <w:color w:val="000000" w:themeColor="text1"/>
          <w:sz w:val="24"/>
          <w:szCs w:val="24"/>
        </w:rPr>
        <w:t xml:space="preserve"> law</w:t>
      </w:r>
      <w:r w:rsidR="0031357D" w:rsidRPr="00B33161">
        <w:rPr>
          <w:rFonts w:asciiTheme="majorBidi" w:hAnsiTheme="majorBidi" w:cstheme="majorBidi"/>
          <w:color w:val="000000" w:themeColor="text1"/>
          <w:sz w:val="24"/>
          <w:szCs w:val="24"/>
        </w:rPr>
        <w:t xml:space="preserve">an dari </w:t>
      </w:r>
      <w:r w:rsidR="0031357D" w:rsidRPr="00B33161">
        <w:rPr>
          <w:rFonts w:asciiTheme="majorBidi" w:hAnsiTheme="majorBidi" w:cstheme="majorBidi"/>
          <w:color w:val="000000" w:themeColor="text1"/>
          <w:sz w:val="24"/>
          <w:szCs w:val="24"/>
          <w:lang w:val="en-US"/>
        </w:rPr>
        <w:t>bola kayu (</w:t>
      </w:r>
      <w:r w:rsidR="0031357D" w:rsidRPr="00B33161">
        <w:rPr>
          <w:rFonts w:asciiTheme="majorBidi" w:hAnsiTheme="majorBidi" w:cstheme="majorBidi"/>
          <w:i/>
          <w:iCs/>
          <w:color w:val="000000" w:themeColor="text1"/>
          <w:sz w:val="24"/>
          <w:szCs w:val="24"/>
          <w:lang w:val="en-US"/>
        </w:rPr>
        <w:t>jack)</w:t>
      </w:r>
      <w:r w:rsidR="004832F0" w:rsidRPr="00B33161">
        <w:rPr>
          <w:rFonts w:asciiTheme="majorBidi" w:hAnsiTheme="majorBidi" w:cstheme="majorBidi"/>
          <w:color w:val="000000" w:themeColor="text1"/>
          <w:sz w:val="24"/>
          <w:szCs w:val="24"/>
        </w:rPr>
        <w:t xml:space="preserve">. </w:t>
      </w:r>
      <w:r w:rsidR="004832F0" w:rsidRPr="00B33161">
        <w:rPr>
          <w:rFonts w:asciiTheme="majorBidi" w:hAnsiTheme="majorBidi" w:cstheme="majorBidi"/>
          <w:i/>
          <w:iCs/>
          <w:color w:val="000000" w:themeColor="text1"/>
          <w:sz w:val="24"/>
          <w:szCs w:val="24"/>
        </w:rPr>
        <w:t>Shooting</w:t>
      </w:r>
      <w:r w:rsidR="004832F0" w:rsidRPr="00B33161">
        <w:rPr>
          <w:rFonts w:asciiTheme="majorBidi" w:hAnsiTheme="majorBidi" w:cstheme="majorBidi"/>
          <w:color w:val="000000" w:themeColor="text1"/>
          <w:sz w:val="24"/>
          <w:szCs w:val="24"/>
        </w:rPr>
        <w:t xml:space="preserve"> merupakan </w:t>
      </w:r>
      <w:r w:rsidR="004832F0" w:rsidRPr="00B33161">
        <w:rPr>
          <w:rFonts w:asciiTheme="majorBidi" w:hAnsiTheme="majorBidi" w:cstheme="majorBidi"/>
          <w:color w:val="000000" w:themeColor="text1"/>
          <w:sz w:val="24"/>
          <w:szCs w:val="24"/>
          <w:lang w:val="en-US"/>
        </w:rPr>
        <w:t>teknik</w:t>
      </w:r>
      <w:r w:rsidR="002A7180" w:rsidRPr="00B33161">
        <w:rPr>
          <w:rFonts w:asciiTheme="majorBidi" w:hAnsiTheme="majorBidi" w:cstheme="majorBidi"/>
          <w:color w:val="000000" w:themeColor="text1"/>
          <w:sz w:val="24"/>
          <w:szCs w:val="24"/>
        </w:rPr>
        <w:t xml:space="preserve"> ter</w:t>
      </w:r>
      <w:r w:rsidR="00916371" w:rsidRPr="00B33161">
        <w:rPr>
          <w:rFonts w:asciiTheme="majorBidi" w:hAnsiTheme="majorBidi" w:cstheme="majorBidi"/>
          <w:color w:val="000000" w:themeColor="text1"/>
          <w:sz w:val="24"/>
          <w:szCs w:val="24"/>
        </w:rPr>
        <w:t>penting pada permaiana</w:t>
      </w:r>
      <w:r w:rsidR="00916371" w:rsidRPr="00B33161">
        <w:rPr>
          <w:rFonts w:asciiTheme="majorBidi" w:hAnsiTheme="majorBidi" w:cstheme="majorBidi"/>
          <w:color w:val="000000" w:themeColor="text1"/>
          <w:sz w:val="24"/>
          <w:szCs w:val="24"/>
          <w:lang w:val="en-US"/>
        </w:rPr>
        <w:t>n</w:t>
      </w:r>
      <w:r w:rsidR="004832F0" w:rsidRPr="00B33161">
        <w:rPr>
          <w:rFonts w:asciiTheme="majorBidi" w:hAnsiTheme="majorBidi" w:cstheme="majorBidi"/>
          <w:color w:val="000000" w:themeColor="text1"/>
          <w:sz w:val="24"/>
          <w:szCs w:val="24"/>
          <w:lang w:val="en-US"/>
        </w:rPr>
        <w:t>, dalam semua nomor yang dipertandingkan</w:t>
      </w:r>
      <w:r w:rsidR="00916371" w:rsidRPr="00B33161">
        <w:rPr>
          <w:rFonts w:asciiTheme="majorBidi" w:hAnsiTheme="majorBidi" w:cstheme="majorBidi"/>
          <w:color w:val="000000" w:themeColor="text1"/>
          <w:sz w:val="24"/>
          <w:szCs w:val="24"/>
          <w:lang w:val="en-US"/>
        </w:rPr>
        <w:t xml:space="preserve"> olahraga </w:t>
      </w:r>
      <w:r w:rsidR="009110BF" w:rsidRPr="00B33161">
        <w:rPr>
          <w:rFonts w:asciiTheme="majorBidi" w:hAnsiTheme="majorBidi" w:cstheme="majorBidi"/>
          <w:color w:val="000000" w:themeColor="text1"/>
          <w:sz w:val="24"/>
          <w:szCs w:val="24"/>
          <w:lang w:val="en-US"/>
        </w:rPr>
        <w:t>Petanque</w:t>
      </w:r>
      <w:r w:rsidR="00405A40" w:rsidRPr="00B33161">
        <w:rPr>
          <w:rFonts w:asciiTheme="majorBidi" w:hAnsiTheme="majorBidi" w:cstheme="majorBidi"/>
          <w:color w:val="000000" w:themeColor="text1"/>
          <w:sz w:val="24"/>
          <w:szCs w:val="24"/>
        </w:rPr>
        <w:t>. Apabila pada</w:t>
      </w:r>
      <w:r w:rsidR="002A7180" w:rsidRPr="00B33161">
        <w:rPr>
          <w:rFonts w:asciiTheme="majorBidi" w:hAnsiTheme="majorBidi" w:cstheme="majorBidi"/>
          <w:color w:val="000000" w:themeColor="text1"/>
          <w:sz w:val="24"/>
          <w:szCs w:val="24"/>
        </w:rPr>
        <w:t xml:space="preserve"> satu tim kemampuan </w:t>
      </w:r>
      <w:r w:rsidR="002A7180" w:rsidRPr="00B33161">
        <w:rPr>
          <w:rFonts w:asciiTheme="majorBidi" w:hAnsiTheme="majorBidi" w:cstheme="majorBidi"/>
          <w:i/>
          <w:iCs/>
          <w:color w:val="000000" w:themeColor="text1"/>
          <w:sz w:val="24"/>
          <w:szCs w:val="24"/>
        </w:rPr>
        <w:t>shooting</w:t>
      </w:r>
      <w:r w:rsidR="002A7180" w:rsidRPr="00B33161">
        <w:rPr>
          <w:rFonts w:asciiTheme="majorBidi" w:hAnsiTheme="majorBidi" w:cstheme="majorBidi"/>
          <w:color w:val="000000" w:themeColor="text1"/>
          <w:sz w:val="24"/>
          <w:szCs w:val="24"/>
        </w:rPr>
        <w:t xml:space="preserve"> lemah</w:t>
      </w:r>
      <w:r w:rsidR="00405A40" w:rsidRPr="00B33161">
        <w:rPr>
          <w:rFonts w:asciiTheme="majorBidi" w:hAnsiTheme="majorBidi" w:cstheme="majorBidi"/>
          <w:color w:val="000000" w:themeColor="text1"/>
          <w:sz w:val="24"/>
          <w:szCs w:val="24"/>
        </w:rPr>
        <w:t xml:space="preserve"> atau tidak mengenai sasaran target (Bola Kayu)</w:t>
      </w:r>
      <w:r w:rsidR="002A7180" w:rsidRPr="00B33161">
        <w:rPr>
          <w:rFonts w:asciiTheme="majorBidi" w:hAnsiTheme="majorBidi" w:cstheme="majorBidi"/>
          <w:color w:val="000000" w:themeColor="text1"/>
          <w:sz w:val="24"/>
          <w:szCs w:val="24"/>
        </w:rPr>
        <w:t>, maka tim tersebut aka</w:t>
      </w:r>
      <w:r w:rsidR="00B52E00" w:rsidRPr="00B33161">
        <w:rPr>
          <w:rFonts w:asciiTheme="majorBidi" w:hAnsiTheme="majorBidi" w:cstheme="majorBidi"/>
          <w:color w:val="000000" w:themeColor="text1"/>
          <w:sz w:val="24"/>
          <w:szCs w:val="24"/>
        </w:rPr>
        <w:t>n kesulitan dalam menyerang bola besi</w:t>
      </w:r>
      <w:r w:rsidR="002A7180" w:rsidRPr="00B33161">
        <w:rPr>
          <w:rFonts w:asciiTheme="majorBidi" w:hAnsiTheme="majorBidi" w:cstheme="majorBidi"/>
          <w:color w:val="000000" w:themeColor="text1"/>
          <w:sz w:val="24"/>
          <w:szCs w:val="24"/>
        </w:rPr>
        <w:t xml:space="preserve"> lawan</w:t>
      </w:r>
      <w:r w:rsidR="00B52E00" w:rsidRPr="00B33161">
        <w:rPr>
          <w:rFonts w:asciiTheme="majorBidi" w:hAnsiTheme="majorBidi" w:cstheme="majorBidi"/>
          <w:color w:val="000000" w:themeColor="text1"/>
          <w:sz w:val="24"/>
          <w:szCs w:val="24"/>
        </w:rPr>
        <w:t xml:space="preserve"> yang pada keadaanya yaitu dekat dengan bola kayu</w:t>
      </w:r>
      <w:r w:rsidR="002A7180" w:rsidRPr="00B33161">
        <w:rPr>
          <w:rFonts w:asciiTheme="majorBidi" w:hAnsiTheme="majorBidi" w:cstheme="majorBidi"/>
          <w:color w:val="000000" w:themeColor="text1"/>
          <w:sz w:val="24"/>
          <w:szCs w:val="24"/>
        </w:rPr>
        <w:t>.</w:t>
      </w:r>
      <w:r w:rsidR="00F409E4" w:rsidRPr="00B33161">
        <w:rPr>
          <w:rFonts w:asciiTheme="majorBidi" w:hAnsiTheme="majorBidi" w:cstheme="majorBidi"/>
          <w:color w:val="000000" w:themeColor="text1"/>
          <w:sz w:val="24"/>
          <w:szCs w:val="24"/>
        </w:rPr>
        <w:t xml:space="preserve"> </w:t>
      </w:r>
    </w:p>
    <w:p w14:paraId="5B1CBC93" w14:textId="77777777" w:rsidR="00AF464E" w:rsidRPr="00B33161" w:rsidRDefault="00F73D39" w:rsidP="000371E0">
      <w:pPr>
        <w:spacing w:line="360" w:lineRule="auto"/>
        <w:ind w:firstLine="720"/>
        <w:jc w:val="both"/>
        <w:rPr>
          <w:rFonts w:asciiTheme="majorBidi" w:hAnsiTheme="majorBidi" w:cstheme="majorBidi"/>
          <w:color w:val="000000" w:themeColor="text1"/>
          <w:sz w:val="24"/>
          <w:szCs w:val="24"/>
        </w:rPr>
      </w:pPr>
      <w:r w:rsidRPr="00B33161">
        <w:rPr>
          <w:rFonts w:asciiTheme="majorBidi" w:hAnsiTheme="majorBidi" w:cstheme="majorBidi"/>
          <w:color w:val="000000" w:themeColor="text1"/>
          <w:sz w:val="24"/>
          <w:szCs w:val="24"/>
        </w:rPr>
        <w:t xml:space="preserve">Lubis (2019: 290) </w:t>
      </w:r>
      <w:r w:rsidRPr="00B33161">
        <w:rPr>
          <w:rFonts w:asciiTheme="majorBidi" w:hAnsiTheme="majorBidi" w:cstheme="majorBidi"/>
          <w:i/>
          <w:iCs/>
          <w:color w:val="000000" w:themeColor="text1"/>
          <w:sz w:val="24"/>
          <w:szCs w:val="24"/>
        </w:rPr>
        <w:t>shooting</w:t>
      </w:r>
      <w:r w:rsidR="00233D35" w:rsidRPr="00B33161">
        <w:rPr>
          <w:rFonts w:asciiTheme="majorBidi" w:hAnsiTheme="majorBidi" w:cstheme="majorBidi"/>
          <w:color w:val="000000" w:themeColor="text1"/>
          <w:sz w:val="24"/>
          <w:szCs w:val="24"/>
        </w:rPr>
        <w:t xml:space="preserve"> adalah </w:t>
      </w:r>
      <w:r w:rsidR="00233D35" w:rsidRPr="00B33161">
        <w:rPr>
          <w:rFonts w:asciiTheme="majorBidi" w:hAnsiTheme="majorBidi" w:cstheme="majorBidi"/>
          <w:color w:val="000000" w:themeColor="text1"/>
          <w:sz w:val="24"/>
          <w:szCs w:val="24"/>
          <w:lang w:val="en-US"/>
        </w:rPr>
        <w:t>teknik</w:t>
      </w:r>
      <w:r w:rsidR="00233D35" w:rsidRPr="00B33161">
        <w:rPr>
          <w:rFonts w:asciiTheme="majorBidi" w:hAnsiTheme="majorBidi" w:cstheme="majorBidi"/>
          <w:color w:val="000000" w:themeColor="text1"/>
          <w:sz w:val="24"/>
          <w:szCs w:val="24"/>
        </w:rPr>
        <w:t xml:space="preserve"> lemparan untuk </w:t>
      </w:r>
      <w:r w:rsidR="00233D35" w:rsidRPr="00B33161">
        <w:rPr>
          <w:rFonts w:asciiTheme="majorBidi" w:hAnsiTheme="majorBidi" w:cstheme="majorBidi"/>
          <w:color w:val="000000" w:themeColor="text1"/>
          <w:sz w:val="24"/>
          <w:szCs w:val="24"/>
          <w:lang w:val="en-US"/>
        </w:rPr>
        <w:t>menjauhi</w:t>
      </w:r>
      <w:r w:rsidRPr="00B33161">
        <w:rPr>
          <w:rFonts w:asciiTheme="majorBidi" w:hAnsiTheme="majorBidi" w:cstheme="majorBidi"/>
          <w:color w:val="000000" w:themeColor="text1"/>
          <w:sz w:val="24"/>
          <w:szCs w:val="24"/>
        </w:rPr>
        <w:t xml:space="preserve"> bo</w:t>
      </w:r>
      <w:r w:rsidR="00233D35" w:rsidRPr="00B33161">
        <w:rPr>
          <w:rFonts w:asciiTheme="majorBidi" w:hAnsiTheme="majorBidi" w:cstheme="majorBidi"/>
          <w:color w:val="000000" w:themeColor="text1"/>
          <w:sz w:val="24"/>
          <w:szCs w:val="24"/>
          <w:lang w:val="en-US"/>
        </w:rPr>
        <w:t>la be</w:t>
      </w:r>
      <w:r w:rsidRPr="00B33161">
        <w:rPr>
          <w:rFonts w:asciiTheme="majorBidi" w:hAnsiTheme="majorBidi" w:cstheme="majorBidi"/>
          <w:color w:val="000000" w:themeColor="text1"/>
          <w:sz w:val="24"/>
          <w:szCs w:val="24"/>
        </w:rPr>
        <w:t>si lawan dari bo</w:t>
      </w:r>
      <w:r w:rsidR="00233D35" w:rsidRPr="00B33161">
        <w:rPr>
          <w:rFonts w:asciiTheme="majorBidi" w:hAnsiTheme="majorBidi" w:cstheme="majorBidi"/>
          <w:color w:val="000000" w:themeColor="text1"/>
          <w:sz w:val="24"/>
          <w:szCs w:val="24"/>
          <w:lang w:val="en-US"/>
        </w:rPr>
        <w:t xml:space="preserve">la </w:t>
      </w:r>
      <w:r w:rsidRPr="00B33161">
        <w:rPr>
          <w:rFonts w:asciiTheme="majorBidi" w:hAnsiTheme="majorBidi" w:cstheme="majorBidi"/>
          <w:color w:val="000000" w:themeColor="text1"/>
          <w:sz w:val="24"/>
          <w:szCs w:val="24"/>
        </w:rPr>
        <w:t>ka</w:t>
      </w:r>
      <w:r w:rsidR="00233D35" w:rsidRPr="00B33161">
        <w:rPr>
          <w:rFonts w:asciiTheme="majorBidi" w:hAnsiTheme="majorBidi" w:cstheme="majorBidi"/>
          <w:color w:val="000000" w:themeColor="text1"/>
          <w:sz w:val="24"/>
          <w:szCs w:val="24"/>
          <w:lang w:val="en-US"/>
        </w:rPr>
        <w:t>yu</w:t>
      </w:r>
      <w:r w:rsidRPr="00B33161">
        <w:rPr>
          <w:rFonts w:asciiTheme="majorBidi" w:hAnsiTheme="majorBidi" w:cstheme="majorBidi"/>
          <w:color w:val="000000" w:themeColor="text1"/>
          <w:sz w:val="24"/>
          <w:szCs w:val="24"/>
        </w:rPr>
        <w:t xml:space="preserve"> target (</w:t>
      </w:r>
      <w:r w:rsidRPr="00B33161">
        <w:rPr>
          <w:rFonts w:asciiTheme="majorBidi" w:hAnsiTheme="majorBidi" w:cstheme="majorBidi"/>
          <w:i/>
          <w:iCs/>
          <w:color w:val="000000" w:themeColor="text1"/>
          <w:sz w:val="24"/>
          <w:szCs w:val="24"/>
        </w:rPr>
        <w:t>jack</w:t>
      </w:r>
      <w:r w:rsidRPr="00B33161">
        <w:rPr>
          <w:rFonts w:asciiTheme="majorBidi" w:hAnsiTheme="majorBidi" w:cstheme="majorBidi"/>
          <w:color w:val="000000" w:themeColor="text1"/>
          <w:sz w:val="24"/>
          <w:szCs w:val="24"/>
        </w:rPr>
        <w:t xml:space="preserve">). </w:t>
      </w:r>
      <w:r w:rsidRPr="00B33161">
        <w:rPr>
          <w:rFonts w:asciiTheme="majorBidi" w:hAnsiTheme="majorBidi" w:cstheme="majorBidi"/>
          <w:i/>
          <w:iCs/>
          <w:color w:val="000000" w:themeColor="text1"/>
          <w:sz w:val="24"/>
          <w:szCs w:val="24"/>
        </w:rPr>
        <w:t>Shooting</w:t>
      </w:r>
      <w:r w:rsidRPr="00B33161">
        <w:rPr>
          <w:rFonts w:asciiTheme="majorBidi" w:hAnsiTheme="majorBidi" w:cstheme="majorBidi"/>
          <w:color w:val="000000" w:themeColor="text1"/>
          <w:sz w:val="24"/>
          <w:szCs w:val="24"/>
        </w:rPr>
        <w:t xml:space="preserve"> tidak perlu deskripsi panjang: mengarahkan pada bola target (fokus pada bola target, bukan jebakan bola) dan mencoba untuk mendaratkan bola di atas bola target dan mendorongnya keluar lapangan. </w:t>
      </w:r>
      <w:r w:rsidRPr="00B33161">
        <w:rPr>
          <w:rFonts w:asciiTheme="majorBidi" w:hAnsiTheme="majorBidi" w:cstheme="majorBidi"/>
          <w:i/>
          <w:iCs/>
          <w:color w:val="000000" w:themeColor="text1"/>
          <w:sz w:val="24"/>
          <w:szCs w:val="24"/>
        </w:rPr>
        <w:t>Shooting</w:t>
      </w:r>
      <w:r w:rsidRPr="00B33161">
        <w:rPr>
          <w:rFonts w:asciiTheme="majorBidi" w:hAnsiTheme="majorBidi" w:cstheme="majorBidi"/>
          <w:color w:val="000000" w:themeColor="text1"/>
          <w:sz w:val="24"/>
          <w:szCs w:val="24"/>
        </w:rPr>
        <w:t xml:space="preserve"> utama disebut “</w:t>
      </w:r>
      <w:r w:rsidRPr="00B33161">
        <w:rPr>
          <w:rFonts w:asciiTheme="majorBidi" w:hAnsiTheme="majorBidi" w:cstheme="majorBidi"/>
          <w:i/>
          <w:iCs/>
          <w:color w:val="000000" w:themeColor="text1"/>
          <w:sz w:val="24"/>
          <w:szCs w:val="24"/>
        </w:rPr>
        <w:t>Carreau</w:t>
      </w:r>
      <w:r w:rsidRPr="00B33161">
        <w:rPr>
          <w:rFonts w:asciiTheme="majorBidi" w:hAnsiTheme="majorBidi" w:cstheme="majorBidi"/>
          <w:color w:val="000000" w:themeColor="text1"/>
          <w:sz w:val="24"/>
          <w:szCs w:val="24"/>
        </w:rPr>
        <w:t>” dimana subjek menembak bola posisi pada penuh sehingga bola</w:t>
      </w:r>
      <w:r w:rsidR="001C2AF1" w:rsidRPr="00B33161">
        <w:rPr>
          <w:rFonts w:asciiTheme="majorBidi" w:hAnsiTheme="majorBidi" w:cstheme="majorBidi"/>
          <w:color w:val="000000" w:themeColor="text1"/>
          <w:sz w:val="24"/>
          <w:szCs w:val="24"/>
          <w:lang w:val="en-US"/>
        </w:rPr>
        <w:t xml:space="preserve"> besi</w:t>
      </w:r>
      <w:r w:rsidR="001C2AF1" w:rsidRPr="00B33161">
        <w:rPr>
          <w:rFonts w:asciiTheme="majorBidi" w:hAnsiTheme="majorBidi" w:cstheme="majorBidi"/>
          <w:color w:val="000000" w:themeColor="text1"/>
          <w:sz w:val="24"/>
          <w:szCs w:val="24"/>
        </w:rPr>
        <w:t xml:space="preserve"> target </w:t>
      </w:r>
      <w:r w:rsidR="001C2AF1" w:rsidRPr="00B33161">
        <w:rPr>
          <w:rFonts w:asciiTheme="majorBidi" w:hAnsiTheme="majorBidi" w:cstheme="majorBidi"/>
          <w:color w:val="000000" w:themeColor="text1"/>
          <w:sz w:val="24"/>
          <w:szCs w:val="24"/>
          <w:lang w:val="en-US"/>
        </w:rPr>
        <w:t>menjauh</w:t>
      </w:r>
      <w:r w:rsidRPr="00B33161">
        <w:rPr>
          <w:rFonts w:asciiTheme="majorBidi" w:hAnsiTheme="majorBidi" w:cstheme="majorBidi"/>
          <w:color w:val="000000" w:themeColor="text1"/>
          <w:sz w:val="24"/>
          <w:szCs w:val="24"/>
        </w:rPr>
        <w:t xml:space="preserve"> dan bola </w:t>
      </w:r>
      <w:r w:rsidRPr="00B33161">
        <w:rPr>
          <w:rFonts w:asciiTheme="majorBidi" w:hAnsiTheme="majorBidi" w:cstheme="majorBidi"/>
          <w:i/>
          <w:iCs/>
          <w:color w:val="000000" w:themeColor="text1"/>
          <w:sz w:val="24"/>
          <w:szCs w:val="24"/>
        </w:rPr>
        <w:t>shooter</w:t>
      </w:r>
      <w:r w:rsidR="001C2AF1" w:rsidRPr="00B33161">
        <w:rPr>
          <w:rFonts w:asciiTheme="majorBidi" w:hAnsiTheme="majorBidi" w:cstheme="majorBidi"/>
          <w:color w:val="000000" w:themeColor="text1"/>
          <w:sz w:val="24"/>
          <w:szCs w:val="24"/>
        </w:rPr>
        <w:t xml:space="preserve"> dan mengambil </w:t>
      </w:r>
      <w:r w:rsidR="001C2AF1" w:rsidRPr="00B33161">
        <w:rPr>
          <w:rFonts w:asciiTheme="majorBidi" w:hAnsiTheme="majorBidi" w:cstheme="majorBidi"/>
          <w:color w:val="000000" w:themeColor="text1"/>
          <w:sz w:val="24"/>
          <w:szCs w:val="24"/>
          <w:lang w:val="en-US"/>
        </w:rPr>
        <w:t>posisinya</w:t>
      </w:r>
      <w:r w:rsidRPr="00B33161">
        <w:rPr>
          <w:rFonts w:asciiTheme="majorBidi" w:hAnsiTheme="majorBidi" w:cstheme="majorBidi"/>
          <w:color w:val="000000" w:themeColor="text1"/>
          <w:sz w:val="24"/>
          <w:szCs w:val="24"/>
        </w:rPr>
        <w:t xml:space="preserve"> dan dengan mempertahankan titik atau masih berada di dekat posisi awal bola target, Lu</w:t>
      </w:r>
      <w:r w:rsidR="00EA09B6" w:rsidRPr="00B33161">
        <w:rPr>
          <w:rFonts w:asciiTheme="majorBidi" w:hAnsiTheme="majorBidi" w:cstheme="majorBidi"/>
          <w:color w:val="000000" w:themeColor="text1"/>
          <w:sz w:val="24"/>
          <w:szCs w:val="24"/>
        </w:rPr>
        <w:t>bis (2019: 300). Dengan demiki</w:t>
      </w:r>
      <w:r w:rsidR="00EA09B6" w:rsidRPr="00B33161">
        <w:rPr>
          <w:rFonts w:asciiTheme="majorBidi" w:hAnsiTheme="majorBidi" w:cstheme="majorBidi"/>
          <w:color w:val="000000" w:themeColor="text1"/>
          <w:sz w:val="24"/>
          <w:szCs w:val="24"/>
          <w:lang w:val="en-US"/>
        </w:rPr>
        <w:t>an</w:t>
      </w:r>
      <w:r w:rsidRPr="00B33161">
        <w:rPr>
          <w:rFonts w:asciiTheme="majorBidi" w:hAnsiTheme="majorBidi" w:cstheme="majorBidi"/>
          <w:color w:val="000000" w:themeColor="text1"/>
          <w:sz w:val="24"/>
          <w:szCs w:val="24"/>
        </w:rPr>
        <w:t xml:space="preserve"> tingkat kesulitan dalam melakukan </w:t>
      </w:r>
      <w:r w:rsidRPr="00B33161">
        <w:rPr>
          <w:rFonts w:asciiTheme="majorBidi" w:hAnsiTheme="majorBidi" w:cstheme="majorBidi"/>
          <w:i/>
          <w:iCs/>
          <w:color w:val="000000" w:themeColor="text1"/>
          <w:sz w:val="24"/>
          <w:szCs w:val="24"/>
        </w:rPr>
        <w:t>shooting</w:t>
      </w:r>
      <w:r w:rsidRPr="00B33161">
        <w:rPr>
          <w:rFonts w:asciiTheme="majorBidi" w:hAnsiTheme="majorBidi" w:cstheme="majorBidi"/>
          <w:color w:val="000000" w:themeColor="text1"/>
          <w:sz w:val="24"/>
          <w:szCs w:val="24"/>
        </w:rPr>
        <w:t xml:space="preserve"> lebih tinggi jika dibandingkan dengan </w:t>
      </w:r>
      <w:r w:rsidRPr="00B33161">
        <w:rPr>
          <w:rFonts w:asciiTheme="majorBidi" w:hAnsiTheme="majorBidi" w:cstheme="majorBidi"/>
          <w:i/>
          <w:iCs/>
          <w:color w:val="000000" w:themeColor="text1"/>
          <w:sz w:val="24"/>
          <w:szCs w:val="24"/>
        </w:rPr>
        <w:t>pointing</w:t>
      </w:r>
      <w:r w:rsidRPr="00B33161">
        <w:rPr>
          <w:rFonts w:asciiTheme="majorBidi" w:hAnsiTheme="majorBidi" w:cstheme="majorBidi"/>
          <w:color w:val="000000" w:themeColor="text1"/>
          <w:sz w:val="24"/>
          <w:szCs w:val="24"/>
        </w:rPr>
        <w:t xml:space="preserve">. Selain membutuhkan teknik </w:t>
      </w:r>
      <w:r w:rsidRPr="00B33161">
        <w:rPr>
          <w:rFonts w:asciiTheme="majorBidi" w:hAnsiTheme="majorBidi" w:cstheme="majorBidi"/>
          <w:i/>
          <w:iCs/>
          <w:color w:val="000000" w:themeColor="text1"/>
          <w:sz w:val="24"/>
          <w:szCs w:val="24"/>
        </w:rPr>
        <w:t>shooting</w:t>
      </w:r>
      <w:r w:rsidRPr="00B33161">
        <w:rPr>
          <w:rFonts w:asciiTheme="majorBidi" w:hAnsiTheme="majorBidi" w:cstheme="majorBidi"/>
          <w:color w:val="000000" w:themeColor="text1"/>
          <w:sz w:val="24"/>
          <w:szCs w:val="24"/>
        </w:rPr>
        <w:t xml:space="preserve"> yang baik, dibutuhkan juga mental dan kepercayaan diri seorang atlet. Oleh karena itu dibutuhkan latihan yang terfokus pada aspek psikologis (mental) atlet dalam melakukan shooting. Irmansyah et al. (2019: 163)</w:t>
      </w:r>
      <w:r w:rsidR="00CD3BA1" w:rsidRPr="00B33161">
        <w:rPr>
          <w:rFonts w:asciiTheme="majorBidi" w:hAnsiTheme="majorBidi" w:cstheme="majorBidi"/>
          <w:color w:val="000000" w:themeColor="text1"/>
          <w:sz w:val="24"/>
          <w:szCs w:val="24"/>
        </w:rPr>
        <w:t xml:space="preserve"> mengemukakan bahwa, ada empat aspek latihan yang perlu diperhatikan dan dilatih secara seksama, yaitu latihan fisik, latihan teknik, latihan taktik, dan latihan mental (psikologis) merupakan bagian yang tak terpisahkan dari aspek latihan, sehingga harus diprioritaskan sebagaimana aspek-aspek latihan yang lain. </w:t>
      </w:r>
      <w:r w:rsidR="00CD3BA1" w:rsidRPr="00B33161">
        <w:rPr>
          <w:rFonts w:asciiTheme="majorBidi" w:hAnsiTheme="majorBidi" w:cstheme="majorBidi"/>
          <w:color w:val="000000" w:themeColor="text1"/>
          <w:sz w:val="24"/>
          <w:szCs w:val="24"/>
          <w:lang w:val="en-US"/>
        </w:rPr>
        <w:t xml:space="preserve">Pada </w:t>
      </w:r>
      <w:r w:rsidR="00CD3BA1" w:rsidRPr="00B33161">
        <w:rPr>
          <w:rFonts w:asciiTheme="majorBidi" w:hAnsiTheme="majorBidi" w:cstheme="majorBidi"/>
          <w:color w:val="000000" w:themeColor="text1"/>
          <w:sz w:val="24"/>
          <w:szCs w:val="24"/>
        </w:rPr>
        <w:t xml:space="preserve">penelitian ini, akan difokuskan pada aspek psikologis dari atlet, karena aspek ini masih kurang menjadi perhatian oleh beberapa pelatih dan Pembina olahraga. Sering kali terdengar bahwa kekalahan dari atlet karena faktor psikologis mereka, tetapi jarang sekali kita mendengar komentar pelatih bahwa seorang atlet dapat memenangkan pertandingan </w:t>
      </w:r>
      <w:r w:rsidR="00CD3BA1" w:rsidRPr="00B33161">
        <w:rPr>
          <w:rFonts w:asciiTheme="majorBidi" w:hAnsiTheme="majorBidi" w:cstheme="majorBidi"/>
          <w:color w:val="000000" w:themeColor="text1"/>
          <w:sz w:val="24"/>
          <w:szCs w:val="24"/>
        </w:rPr>
        <w:lastRenderedPageBreak/>
        <w:t>disebabkan oleh aspek psikologis, seakan aspek psikologis merupakan sebuah kesalahan dan menjadi alasan non teknis sebagai pertahanan diri dari kekalahan yang dialami seorang atlet (Firmansyah, 2011).</w:t>
      </w:r>
      <w:r w:rsidR="000F1F0D" w:rsidRPr="00B33161">
        <w:rPr>
          <w:rFonts w:asciiTheme="majorBidi" w:hAnsiTheme="majorBidi" w:cstheme="majorBidi"/>
          <w:color w:val="000000" w:themeColor="text1"/>
          <w:sz w:val="24"/>
          <w:szCs w:val="24"/>
        </w:rPr>
        <w:t xml:space="preserve"> </w:t>
      </w:r>
    </w:p>
    <w:p w14:paraId="787B3E66" w14:textId="77777777" w:rsidR="00DE582D" w:rsidRDefault="00F04AF1" w:rsidP="00DE582D">
      <w:pPr>
        <w:spacing w:line="360" w:lineRule="auto"/>
        <w:ind w:firstLine="720"/>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rPr>
        <w:t>Psikologi merupakan bagian dari ilmu fisiologi. Psikologi merupakan penentu utama performa dalam olahraga.</w:t>
      </w:r>
      <w:r w:rsidRPr="00B33161">
        <w:rPr>
          <w:rFonts w:asciiTheme="majorBidi" w:hAnsiTheme="majorBidi" w:cstheme="majorBidi"/>
          <w:color w:val="000000" w:themeColor="text1"/>
          <w:sz w:val="24"/>
          <w:szCs w:val="24"/>
          <w:lang w:val="en-US"/>
        </w:rPr>
        <w:t xml:space="preserve"> </w:t>
      </w:r>
      <w:r w:rsidR="000B56E3" w:rsidRPr="00B33161">
        <w:rPr>
          <w:rFonts w:asciiTheme="majorBidi" w:hAnsiTheme="majorBidi" w:cstheme="majorBidi"/>
          <w:color w:val="000000" w:themeColor="text1"/>
          <w:sz w:val="24"/>
          <w:szCs w:val="24"/>
        </w:rPr>
        <w:t>Menurut Singgih D. Gunarsa (2008: 1) Psikologi olahraga adalah psikologi yang diterapkan dalam bidang olahraga, meliputi faktor-faktor yang berpengaruh secara langsung terhadap olahragawan dan faktor-faktor di luar olahragawan yang dapat</w:t>
      </w:r>
      <w:r w:rsidR="00134065" w:rsidRPr="00B33161">
        <w:rPr>
          <w:rFonts w:asciiTheme="majorBidi" w:hAnsiTheme="majorBidi" w:cstheme="majorBidi"/>
          <w:color w:val="000000" w:themeColor="text1"/>
          <w:sz w:val="24"/>
          <w:szCs w:val="24"/>
          <w:lang w:val="en-US"/>
        </w:rPr>
        <w:t xml:space="preserve"> </w:t>
      </w:r>
      <w:r w:rsidR="00134065" w:rsidRPr="00B33161">
        <w:rPr>
          <w:rFonts w:asciiTheme="majorBidi" w:hAnsiTheme="majorBidi" w:cstheme="majorBidi"/>
          <w:color w:val="000000" w:themeColor="text1"/>
          <w:sz w:val="24"/>
          <w:szCs w:val="24"/>
        </w:rPr>
        <w:t>mempengaruhi penampilan (performance) olahragawan tersebut.</w:t>
      </w:r>
      <w:r w:rsidR="00134065" w:rsidRPr="00B33161">
        <w:rPr>
          <w:rFonts w:asciiTheme="majorBidi" w:hAnsiTheme="majorBidi" w:cstheme="majorBidi"/>
          <w:color w:val="000000" w:themeColor="text1"/>
          <w:sz w:val="24"/>
          <w:szCs w:val="24"/>
          <w:lang w:val="en-US"/>
        </w:rPr>
        <w:t xml:space="preserve"> </w:t>
      </w:r>
      <w:r w:rsidR="00682EC2" w:rsidRPr="00B33161">
        <w:rPr>
          <w:rFonts w:asciiTheme="majorBidi" w:hAnsiTheme="majorBidi" w:cstheme="majorBidi"/>
          <w:color w:val="000000" w:themeColor="text1"/>
          <w:sz w:val="24"/>
          <w:szCs w:val="24"/>
          <w:lang w:val="en-US"/>
        </w:rPr>
        <w:t xml:space="preserve">Adapun definisi dari </w:t>
      </w:r>
      <w:r w:rsidR="00682EC2" w:rsidRPr="00B33161">
        <w:rPr>
          <w:rFonts w:asciiTheme="majorBidi" w:hAnsiTheme="majorBidi" w:cstheme="majorBidi"/>
          <w:color w:val="000000" w:themeColor="text1"/>
          <w:sz w:val="24"/>
          <w:szCs w:val="24"/>
        </w:rPr>
        <w:t>psikologi olahraga adalah suatu ilmu yang mempelajari gejala-gejala kejiwaan/tingkah laku yang terjadi pada olahragawan ketika mereka berolahraga. Psikologi olahraga juga berkaitan dengan perasaan nyaman dan bugar (</w:t>
      </w:r>
      <w:r w:rsidR="00682EC2" w:rsidRPr="00B33161">
        <w:rPr>
          <w:rFonts w:asciiTheme="majorBidi" w:hAnsiTheme="majorBidi" w:cstheme="majorBidi"/>
          <w:i/>
          <w:iCs/>
          <w:color w:val="000000" w:themeColor="text1"/>
          <w:sz w:val="24"/>
          <w:szCs w:val="24"/>
        </w:rPr>
        <w:t>wellness</w:t>
      </w:r>
      <w:r w:rsidR="00682EC2" w:rsidRPr="00B33161">
        <w:rPr>
          <w:rFonts w:asciiTheme="majorBidi" w:hAnsiTheme="majorBidi" w:cstheme="majorBidi"/>
          <w:color w:val="000000" w:themeColor="text1"/>
          <w:sz w:val="24"/>
          <w:szCs w:val="24"/>
        </w:rPr>
        <w:t>), serta keharmonisan kepribadian seseorang. Artinya, berolahraga secara teratur memiliki pengaruh tertentu terhadap kondisi psikis seseorang, yang berpengaruh terhadap kualitas kepribadian. Kondisi psikis akan berpengaruh secara positif dengan b</w:t>
      </w:r>
      <w:r w:rsidR="007F118D" w:rsidRPr="00B33161">
        <w:rPr>
          <w:rFonts w:asciiTheme="majorBidi" w:hAnsiTheme="majorBidi" w:cstheme="majorBidi"/>
          <w:color w:val="000000" w:themeColor="text1"/>
          <w:sz w:val="24"/>
          <w:szCs w:val="24"/>
        </w:rPr>
        <w:t>erolahraga, dan membentuk aspek</w:t>
      </w:r>
      <w:r w:rsidR="007F118D" w:rsidRPr="00B33161">
        <w:rPr>
          <w:rFonts w:asciiTheme="majorBidi" w:hAnsiTheme="majorBidi" w:cstheme="majorBidi"/>
          <w:color w:val="000000" w:themeColor="text1"/>
          <w:sz w:val="24"/>
          <w:szCs w:val="24"/>
          <w:lang w:val="en-US"/>
        </w:rPr>
        <w:t xml:space="preserve"> atau </w:t>
      </w:r>
      <w:r w:rsidR="00682EC2" w:rsidRPr="00B33161">
        <w:rPr>
          <w:rFonts w:asciiTheme="majorBidi" w:hAnsiTheme="majorBidi" w:cstheme="majorBidi"/>
          <w:color w:val="000000" w:themeColor="text1"/>
          <w:sz w:val="24"/>
          <w:szCs w:val="24"/>
        </w:rPr>
        <w:t>ciri kepribadian yang positif pula</w:t>
      </w:r>
      <w:r w:rsidR="00CF5B46" w:rsidRPr="00B33161">
        <w:rPr>
          <w:rFonts w:asciiTheme="majorBidi" w:hAnsiTheme="majorBidi" w:cstheme="majorBidi"/>
          <w:color w:val="000000" w:themeColor="text1"/>
          <w:sz w:val="24"/>
          <w:szCs w:val="24"/>
          <w:lang w:val="en-US"/>
        </w:rPr>
        <w:t>.</w:t>
      </w:r>
      <w:r w:rsidR="00677B09">
        <w:rPr>
          <w:rFonts w:asciiTheme="majorBidi" w:hAnsiTheme="majorBidi" w:cstheme="majorBidi"/>
          <w:color w:val="000000" w:themeColor="text1"/>
          <w:sz w:val="24"/>
          <w:szCs w:val="24"/>
          <w:lang w:val="en-US"/>
        </w:rPr>
        <w:t xml:space="preserve"> </w:t>
      </w:r>
      <w:r w:rsidR="00DE582D">
        <w:rPr>
          <w:rFonts w:asciiTheme="majorBidi" w:hAnsiTheme="majorBidi" w:cstheme="majorBidi"/>
          <w:color w:val="000000" w:themeColor="text1"/>
          <w:sz w:val="24"/>
          <w:szCs w:val="24"/>
          <w:lang w:val="en-US"/>
        </w:rPr>
        <w:t>K</w:t>
      </w:r>
      <w:r w:rsidR="00DE582D" w:rsidRPr="00DE582D">
        <w:rPr>
          <w:rFonts w:asciiTheme="majorBidi" w:hAnsiTheme="majorBidi" w:cstheme="majorBidi"/>
          <w:color w:val="000000" w:themeColor="text1"/>
          <w:sz w:val="24"/>
          <w:szCs w:val="24"/>
          <w:lang w:val="en-US"/>
        </w:rPr>
        <w:t>eadaan mental atau psikologi atlet termasuk ke dalam komponen penentu tercapainya sebuah prestasi.Banyak studi yang menunjukkan betapa pentingnya peranan</w:t>
      </w:r>
      <w:r w:rsidR="00DE582D">
        <w:rPr>
          <w:rFonts w:asciiTheme="majorBidi" w:hAnsiTheme="majorBidi" w:cstheme="majorBidi"/>
          <w:color w:val="000000" w:themeColor="text1"/>
          <w:sz w:val="24"/>
          <w:szCs w:val="24"/>
          <w:lang w:val="en-US"/>
        </w:rPr>
        <w:t xml:space="preserve"> </w:t>
      </w:r>
      <w:r w:rsidR="00DE582D" w:rsidRPr="00DE582D">
        <w:rPr>
          <w:rFonts w:asciiTheme="majorBidi" w:hAnsiTheme="majorBidi" w:cstheme="majorBidi"/>
          <w:color w:val="000000" w:themeColor="text1"/>
          <w:sz w:val="24"/>
          <w:szCs w:val="24"/>
          <w:lang w:val="en-US"/>
        </w:rPr>
        <w:t>psikologis</w:t>
      </w:r>
      <w:r w:rsidR="00DE582D">
        <w:rPr>
          <w:rFonts w:asciiTheme="majorBidi" w:hAnsiTheme="majorBidi" w:cstheme="majorBidi"/>
          <w:color w:val="000000" w:themeColor="text1"/>
          <w:sz w:val="24"/>
          <w:szCs w:val="24"/>
          <w:lang w:val="en-US"/>
        </w:rPr>
        <w:t xml:space="preserve"> </w:t>
      </w:r>
      <w:r w:rsidR="00DE582D" w:rsidRPr="00DE582D">
        <w:rPr>
          <w:rFonts w:asciiTheme="majorBidi" w:hAnsiTheme="majorBidi" w:cstheme="majorBidi"/>
          <w:color w:val="000000" w:themeColor="text1"/>
          <w:sz w:val="24"/>
          <w:szCs w:val="24"/>
          <w:lang w:val="en-US"/>
        </w:rPr>
        <w:t>ketika meningkatkan kemampuan seorang atlet dalam menghadapi</w:t>
      </w:r>
      <w:r w:rsidR="00DE582D">
        <w:rPr>
          <w:rFonts w:asciiTheme="majorBidi" w:hAnsiTheme="majorBidi" w:cstheme="majorBidi"/>
          <w:color w:val="000000" w:themeColor="text1"/>
          <w:sz w:val="24"/>
          <w:szCs w:val="24"/>
          <w:lang w:val="en-US"/>
        </w:rPr>
        <w:t xml:space="preserve"> </w:t>
      </w:r>
      <w:r w:rsidR="00DE582D" w:rsidRPr="00DE582D">
        <w:rPr>
          <w:rFonts w:asciiTheme="majorBidi" w:hAnsiTheme="majorBidi" w:cstheme="majorBidi"/>
          <w:color w:val="000000" w:themeColor="text1"/>
          <w:sz w:val="24"/>
          <w:szCs w:val="24"/>
          <w:lang w:val="en-US"/>
        </w:rPr>
        <w:t>situasi</w:t>
      </w:r>
      <w:r w:rsidR="00DE582D">
        <w:rPr>
          <w:rFonts w:asciiTheme="majorBidi" w:hAnsiTheme="majorBidi" w:cstheme="majorBidi"/>
          <w:color w:val="000000" w:themeColor="text1"/>
          <w:sz w:val="24"/>
          <w:szCs w:val="24"/>
          <w:lang w:val="en-US"/>
        </w:rPr>
        <w:t xml:space="preserve"> pertandingan </w:t>
      </w:r>
      <w:r w:rsidR="00DE582D">
        <w:rPr>
          <w:rFonts w:asciiTheme="majorBidi" w:hAnsiTheme="majorBidi" w:cstheme="majorBidi"/>
          <w:color w:val="000000" w:themeColor="text1"/>
          <w:sz w:val="24"/>
          <w:szCs w:val="24"/>
          <w:lang w:val="en-US"/>
        </w:rPr>
        <w:fldChar w:fldCharType="begin" w:fldLock="1"/>
      </w:r>
      <w:r w:rsidR="00FD7AB3">
        <w:rPr>
          <w:rFonts w:asciiTheme="majorBidi" w:hAnsiTheme="majorBidi" w:cstheme="majorBidi"/>
          <w:color w:val="000000" w:themeColor="text1"/>
          <w:sz w:val="24"/>
          <w:szCs w:val="24"/>
          <w:lang w:val="en-US"/>
        </w:rPr>
        <w:instrText>ADDIN CSL_CITATION {"citationItems":[{"id":"ITEM-1","itemData":{"abstract":"Psikologi Olahraga pada hakikatnya adalah psikologi yang diterapkan dalam bidang olahraga, meliputi faktor-faktor yang berpengatuh secara langsung terhadap atlet dan faktor-faktor di luar atlet yang dapat mempengaruhi penampilan (performance) atlet tersebut.Di dalam pembinaan olahraga, aspek psikologis merupakan salah satu faktor yang mempengaruhi keberhasilan tercapainya suatu prestasi.Faktor psikologi dan tingkahlaku meliputi; motif-motif berprestasi, intelegensi, aktualisasi diri, kemandirian, agresivitas, emosi, percaya diri, motivasi, semangat, rasa tanggungjawab, rasa sosial, hasrat ingin menang dan sebagainya.Psikologi olahraga sangat penting di dalam pembinaan olahraga prestasi. Beberapa manfaat psikologi olahraga dalam meningkatkan prestasi atlet yaitu dapat menjelaskan dan memahami tingkahlaku atlet dan gejala-gejala psikologik yang terjadi dalam olahraga pada umumnya, dapat meramalkan atau membuat prediksi dengan tepat kemungkinan-kemungkinan yang dapat terjadi pada atlet, berkaitan dengan permasalahan psikologik, dan dapat mengontrol dan mengendalikan gejala tingkah laku dalam olahraga; dengan perlakuan-perlakuan untuk menanggulangi hal-hal yang kurang menguntungkan, juga dapat memberi perlakuan-perlakuan untuk mengembangkan kemampuan dan segi-segi positif yang dimiliki atlet.","author":[{"dropping-particle":"","family":"Effendi","given":"Hastria","non-dropping-particle":"","parse-names":false,"suffix":""}],"container-title":"Nusantara (Jurnal Ilmu Pengetahuan Sosial)","id":"ITEM-1","issued":{"date-parts":[["2016"]]},"page":"27","title":"Peranan psikologi olahraga dalam meningkatkan prestasi atlet","type":"article-journal","volume":"1"},"uris":["http://www.mendeley.com/documents/?uuid=ef3da400-5473-4fd1-82fe-698e25d7b3fc"]}],"mendeley":{"formattedCitation":"(Effendi, 2016)","plainTextFormattedCitation":"(Effendi, 2016)","previouslyFormattedCitation":"(Effendi, 2016)"},"properties":{"noteIndex":0},"schema":"https://github.com/citation-style-language/schema/raw/master/csl-citation.json"}</w:instrText>
      </w:r>
      <w:r w:rsidR="00DE582D">
        <w:rPr>
          <w:rFonts w:asciiTheme="majorBidi" w:hAnsiTheme="majorBidi" w:cstheme="majorBidi"/>
          <w:color w:val="000000" w:themeColor="text1"/>
          <w:sz w:val="24"/>
          <w:szCs w:val="24"/>
          <w:lang w:val="en-US"/>
        </w:rPr>
        <w:fldChar w:fldCharType="separate"/>
      </w:r>
      <w:r w:rsidR="00DE582D" w:rsidRPr="00DE582D">
        <w:rPr>
          <w:rFonts w:asciiTheme="majorBidi" w:hAnsiTheme="majorBidi" w:cstheme="majorBidi"/>
          <w:noProof/>
          <w:color w:val="000000" w:themeColor="text1"/>
          <w:sz w:val="24"/>
          <w:szCs w:val="24"/>
          <w:lang w:val="en-US"/>
        </w:rPr>
        <w:t>(Effendi, 2016)</w:t>
      </w:r>
      <w:r w:rsidR="00DE582D">
        <w:rPr>
          <w:rFonts w:asciiTheme="majorBidi" w:hAnsiTheme="majorBidi" w:cstheme="majorBidi"/>
          <w:color w:val="000000" w:themeColor="text1"/>
          <w:sz w:val="24"/>
          <w:szCs w:val="24"/>
          <w:lang w:val="en-US"/>
        </w:rPr>
        <w:fldChar w:fldCharType="end"/>
      </w:r>
      <w:r w:rsidR="00DE582D">
        <w:rPr>
          <w:rFonts w:asciiTheme="majorBidi" w:hAnsiTheme="majorBidi" w:cstheme="majorBidi"/>
          <w:color w:val="000000" w:themeColor="text1"/>
          <w:sz w:val="24"/>
          <w:szCs w:val="24"/>
          <w:lang w:val="en-US"/>
        </w:rPr>
        <w:t xml:space="preserve">. </w:t>
      </w:r>
    </w:p>
    <w:p w14:paraId="2B15B795" w14:textId="77777777" w:rsidR="00634332" w:rsidRPr="00B33161" w:rsidRDefault="00290D77" w:rsidP="00DE582D">
      <w:pPr>
        <w:spacing w:line="360" w:lineRule="auto"/>
        <w:ind w:firstLine="720"/>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lang w:val="en-US"/>
        </w:rPr>
        <w:t>Dengan demikian peran psikologi dalam olahraga memiliki</w:t>
      </w:r>
      <w:r w:rsidR="00741B23" w:rsidRPr="00B33161">
        <w:rPr>
          <w:rFonts w:asciiTheme="majorBidi" w:hAnsiTheme="majorBidi" w:cstheme="majorBidi"/>
          <w:color w:val="000000" w:themeColor="text1"/>
          <w:sz w:val="24"/>
          <w:szCs w:val="24"/>
          <w:lang w:val="en-US"/>
        </w:rPr>
        <w:t xml:space="preserve"> manfaat dan</w:t>
      </w:r>
      <w:r w:rsidRPr="00B33161">
        <w:rPr>
          <w:rFonts w:asciiTheme="majorBidi" w:hAnsiTheme="majorBidi" w:cstheme="majorBidi"/>
          <w:color w:val="000000" w:themeColor="text1"/>
          <w:sz w:val="24"/>
          <w:szCs w:val="24"/>
          <w:lang w:val="en-US"/>
        </w:rPr>
        <w:t xml:space="preserve"> peranan yang sangat penting bagi atlet saat bertanding, menurut </w:t>
      </w:r>
      <w:r w:rsidR="00741B23" w:rsidRPr="00B33161">
        <w:rPr>
          <w:rFonts w:asciiTheme="majorBidi" w:hAnsiTheme="majorBidi" w:cstheme="majorBidi"/>
          <w:color w:val="000000" w:themeColor="text1"/>
          <w:sz w:val="24"/>
          <w:szCs w:val="24"/>
          <w:lang w:val="en-US"/>
        </w:rPr>
        <w:t>James Tangkudung &amp; Apta Mylsidayu (2017:12-13)</w:t>
      </w:r>
      <w:r w:rsidR="00592C52" w:rsidRPr="00B33161">
        <w:rPr>
          <w:rFonts w:asciiTheme="majorBidi" w:hAnsiTheme="majorBidi" w:cstheme="majorBidi"/>
          <w:color w:val="000000" w:themeColor="text1"/>
          <w:sz w:val="24"/>
          <w:szCs w:val="24"/>
          <w:lang w:val="en-US"/>
        </w:rPr>
        <w:t xml:space="preserve">, </w:t>
      </w:r>
      <w:r w:rsidR="00592C52" w:rsidRPr="00B33161">
        <w:rPr>
          <w:rFonts w:asciiTheme="majorBidi" w:hAnsiTheme="majorBidi" w:cstheme="majorBidi"/>
          <w:color w:val="000000" w:themeColor="text1"/>
          <w:sz w:val="24"/>
          <w:szCs w:val="24"/>
        </w:rPr>
        <w:t>manfaat psikologi olahraga antara lain: (1) memahami gejala-gejala psikologik yang muncul pada olahragawan seperti motivasi, perasaan, pikiran, kecemasan, sikap, dan lain-lain, (2) mengetahui, memahami, dan menginternalisasi gejala-gejala psikologik yang dianggap dapat mempengaruhi peningkatan dan kemunduran prestasi olahragawan, (3) pengetahuan dan pemahaman tentang sejumlah faktor psikologik tersebut dapat dijadikan bahan untuk memecahkan problemproblem aplikatif dalam membina olahragawan, (4) untuk</w:t>
      </w:r>
      <w:r w:rsidR="00592C52" w:rsidRPr="00B33161">
        <w:rPr>
          <w:rFonts w:asciiTheme="majorBidi" w:hAnsiTheme="majorBidi" w:cstheme="majorBidi"/>
          <w:color w:val="000000" w:themeColor="text1"/>
          <w:sz w:val="24"/>
          <w:szCs w:val="24"/>
          <w:lang w:val="en-US"/>
        </w:rPr>
        <w:t xml:space="preserve"> </w:t>
      </w:r>
      <w:r w:rsidR="00592C52" w:rsidRPr="00B33161">
        <w:rPr>
          <w:rFonts w:asciiTheme="majorBidi" w:hAnsiTheme="majorBidi" w:cstheme="majorBidi"/>
          <w:color w:val="000000" w:themeColor="text1"/>
          <w:sz w:val="24"/>
          <w:szCs w:val="24"/>
        </w:rPr>
        <w:t xml:space="preserve">mempelajari kemungkinan penerapan </w:t>
      </w:r>
      <w:r w:rsidR="00592C52" w:rsidRPr="00B33161">
        <w:rPr>
          <w:rFonts w:asciiTheme="majorBidi" w:hAnsiTheme="majorBidi" w:cstheme="majorBidi"/>
          <w:color w:val="000000" w:themeColor="text1"/>
          <w:sz w:val="24"/>
          <w:szCs w:val="24"/>
        </w:rPr>
        <w:lastRenderedPageBreak/>
        <w:t>teori-teori psikologi olahraga dalam usaha pembinaan olahragawan, misalnya pembinaan mental (</w:t>
      </w:r>
      <w:r w:rsidR="00592C52" w:rsidRPr="00B33161">
        <w:rPr>
          <w:rFonts w:asciiTheme="majorBidi" w:hAnsiTheme="majorBidi" w:cstheme="majorBidi"/>
          <w:i/>
          <w:iCs/>
          <w:color w:val="000000" w:themeColor="text1"/>
          <w:sz w:val="24"/>
          <w:szCs w:val="24"/>
        </w:rPr>
        <w:t>mental training</w:t>
      </w:r>
      <w:r w:rsidR="00592C52" w:rsidRPr="00B33161">
        <w:rPr>
          <w:rFonts w:asciiTheme="majorBidi" w:hAnsiTheme="majorBidi" w:cstheme="majorBidi"/>
          <w:color w:val="000000" w:themeColor="text1"/>
          <w:sz w:val="24"/>
          <w:szCs w:val="24"/>
        </w:rPr>
        <w:t>), dan (5) untuk mempelajari hasil-hasil penelitian psikologi olahraga, sebagai bahan perbandingan serta kemungkinan menerapkannya dalam latiha</w:t>
      </w:r>
      <w:r w:rsidR="00B12557" w:rsidRPr="00B33161">
        <w:rPr>
          <w:rFonts w:asciiTheme="majorBidi" w:hAnsiTheme="majorBidi" w:cstheme="majorBidi"/>
          <w:color w:val="000000" w:themeColor="text1"/>
          <w:sz w:val="24"/>
          <w:szCs w:val="24"/>
        </w:rPr>
        <w:t>n</w:t>
      </w:r>
      <w:r w:rsidR="00B12557" w:rsidRPr="00B33161">
        <w:rPr>
          <w:rFonts w:asciiTheme="majorBidi" w:hAnsiTheme="majorBidi" w:cstheme="majorBidi"/>
          <w:color w:val="000000" w:themeColor="text1"/>
          <w:sz w:val="24"/>
          <w:szCs w:val="24"/>
          <w:lang w:val="en-US"/>
        </w:rPr>
        <w:t xml:space="preserve">. </w:t>
      </w:r>
    </w:p>
    <w:p w14:paraId="7B309196" w14:textId="77777777" w:rsidR="00B5079F" w:rsidRDefault="003A7301" w:rsidP="003A7301">
      <w:pPr>
        <w:spacing w:line="360" w:lineRule="auto"/>
        <w:ind w:firstLine="720"/>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lang w:val="en-US"/>
        </w:rPr>
        <w:t xml:space="preserve">Adapun apabila dikaitkan dengan olahraga </w:t>
      </w:r>
      <w:r w:rsidR="009110BF" w:rsidRPr="00B33161">
        <w:rPr>
          <w:rFonts w:asciiTheme="majorBidi" w:hAnsiTheme="majorBidi" w:cstheme="majorBidi"/>
          <w:color w:val="000000" w:themeColor="text1"/>
          <w:sz w:val="24"/>
          <w:szCs w:val="24"/>
          <w:lang w:val="en-US"/>
        </w:rPr>
        <w:t>Petanque</w:t>
      </w:r>
      <w:r w:rsidRPr="00B33161">
        <w:rPr>
          <w:rFonts w:asciiTheme="majorBidi" w:hAnsiTheme="majorBidi" w:cstheme="majorBidi"/>
          <w:color w:val="000000" w:themeColor="text1"/>
          <w:sz w:val="24"/>
          <w:szCs w:val="24"/>
          <w:lang w:val="en-US"/>
        </w:rPr>
        <w:t xml:space="preserve">, </w:t>
      </w:r>
      <w:r w:rsidR="00434002" w:rsidRPr="00B33161">
        <w:rPr>
          <w:rFonts w:asciiTheme="majorBidi" w:hAnsiTheme="majorBidi" w:cstheme="majorBidi"/>
          <w:color w:val="000000" w:themeColor="text1"/>
          <w:sz w:val="24"/>
          <w:szCs w:val="24"/>
          <w:lang w:val="en-US"/>
        </w:rPr>
        <w:t xml:space="preserve">dalam nomor pertandingan </w:t>
      </w:r>
      <w:r w:rsidR="00434002" w:rsidRPr="00B33161">
        <w:rPr>
          <w:rFonts w:asciiTheme="majorBidi" w:hAnsiTheme="majorBidi" w:cstheme="majorBidi"/>
          <w:i/>
          <w:iCs/>
          <w:color w:val="000000" w:themeColor="text1"/>
          <w:sz w:val="24"/>
          <w:szCs w:val="24"/>
          <w:lang w:val="en-US"/>
        </w:rPr>
        <w:t>shooting</w:t>
      </w:r>
      <w:r w:rsidR="003A048A" w:rsidRPr="00B33161">
        <w:rPr>
          <w:rFonts w:asciiTheme="majorBidi" w:hAnsiTheme="majorBidi" w:cstheme="majorBidi"/>
          <w:color w:val="000000" w:themeColor="text1"/>
          <w:sz w:val="24"/>
          <w:szCs w:val="24"/>
          <w:lang w:val="en-US"/>
        </w:rPr>
        <w:t xml:space="preserve"> dibutuhkan konsentrasi dan fokus yang tinggi, </w:t>
      </w:r>
      <w:r w:rsidR="0078383C" w:rsidRPr="00B33161">
        <w:rPr>
          <w:rFonts w:asciiTheme="majorBidi" w:hAnsiTheme="majorBidi" w:cstheme="majorBidi"/>
          <w:color w:val="000000" w:themeColor="text1"/>
          <w:sz w:val="24"/>
          <w:szCs w:val="24"/>
          <w:lang w:val="en-US"/>
        </w:rPr>
        <w:t xml:space="preserve">dan dibutuhkan salah satu faktor psikologi </w:t>
      </w:r>
      <w:r w:rsidR="00484261" w:rsidRPr="00B33161">
        <w:rPr>
          <w:rFonts w:asciiTheme="majorBidi" w:hAnsiTheme="majorBidi" w:cstheme="majorBidi"/>
          <w:color w:val="000000" w:themeColor="text1"/>
          <w:sz w:val="24"/>
          <w:szCs w:val="24"/>
          <w:lang w:val="en-US"/>
        </w:rPr>
        <w:t xml:space="preserve">pada porsi latihan untuk meningkatkan kemampuan </w:t>
      </w:r>
      <w:r w:rsidR="00484261" w:rsidRPr="00B33161">
        <w:rPr>
          <w:rFonts w:asciiTheme="majorBidi" w:hAnsiTheme="majorBidi" w:cstheme="majorBidi"/>
          <w:i/>
          <w:iCs/>
          <w:color w:val="000000" w:themeColor="text1"/>
          <w:sz w:val="24"/>
          <w:szCs w:val="24"/>
          <w:lang w:val="en-US"/>
        </w:rPr>
        <w:t>shooting</w:t>
      </w:r>
      <w:r w:rsidR="00484261" w:rsidRPr="00B33161">
        <w:rPr>
          <w:rFonts w:asciiTheme="majorBidi" w:hAnsiTheme="majorBidi" w:cstheme="majorBidi"/>
          <w:color w:val="000000" w:themeColor="text1"/>
          <w:sz w:val="24"/>
          <w:szCs w:val="24"/>
          <w:lang w:val="en-US"/>
        </w:rPr>
        <w:t xml:space="preserve"> dalam pertandingan </w:t>
      </w:r>
      <w:r w:rsidR="009110BF" w:rsidRPr="00B33161">
        <w:rPr>
          <w:rFonts w:asciiTheme="majorBidi" w:hAnsiTheme="majorBidi" w:cstheme="majorBidi"/>
          <w:color w:val="000000" w:themeColor="text1"/>
          <w:sz w:val="24"/>
          <w:szCs w:val="24"/>
          <w:lang w:val="en-US"/>
        </w:rPr>
        <w:t>Petanque</w:t>
      </w:r>
      <w:r w:rsidR="00B36909" w:rsidRPr="00B33161">
        <w:rPr>
          <w:rFonts w:asciiTheme="majorBidi" w:hAnsiTheme="majorBidi" w:cstheme="majorBidi"/>
          <w:i/>
          <w:iCs/>
          <w:color w:val="000000" w:themeColor="text1"/>
          <w:sz w:val="24"/>
          <w:szCs w:val="24"/>
          <w:lang w:val="en-US"/>
        </w:rPr>
        <w:t>.</w:t>
      </w:r>
      <w:r w:rsidR="00C96762" w:rsidRPr="00B33161">
        <w:rPr>
          <w:rFonts w:asciiTheme="majorBidi" w:hAnsiTheme="majorBidi" w:cstheme="majorBidi"/>
          <w:color w:val="000000" w:themeColor="text1"/>
          <w:sz w:val="24"/>
          <w:szCs w:val="24"/>
          <w:lang w:val="en-US"/>
        </w:rPr>
        <w:t xml:space="preserve"> Salah satu faktor psikologi yang dibutuhkan yaitu </w:t>
      </w:r>
      <w:r w:rsidR="0044287C" w:rsidRPr="00B33161">
        <w:rPr>
          <w:rFonts w:asciiTheme="majorBidi" w:hAnsiTheme="majorBidi" w:cstheme="majorBidi"/>
          <w:i/>
          <w:iCs/>
          <w:color w:val="000000" w:themeColor="text1"/>
          <w:sz w:val="24"/>
          <w:szCs w:val="24"/>
          <w:lang w:val="en-US"/>
        </w:rPr>
        <w:t>imagery</w:t>
      </w:r>
      <w:r w:rsidR="00C96762" w:rsidRPr="00B33161">
        <w:rPr>
          <w:rFonts w:asciiTheme="majorBidi" w:hAnsiTheme="majorBidi" w:cstheme="majorBidi"/>
          <w:i/>
          <w:iCs/>
          <w:color w:val="000000" w:themeColor="text1"/>
          <w:sz w:val="24"/>
          <w:szCs w:val="24"/>
          <w:lang w:val="en-US"/>
        </w:rPr>
        <w:t xml:space="preserve">, </w:t>
      </w:r>
      <w:r w:rsidR="00C96762" w:rsidRPr="00B33161">
        <w:rPr>
          <w:rFonts w:asciiTheme="majorBidi" w:hAnsiTheme="majorBidi" w:cstheme="majorBidi"/>
          <w:color w:val="000000" w:themeColor="text1"/>
          <w:sz w:val="24"/>
          <w:szCs w:val="24"/>
          <w:lang w:val="en-US"/>
        </w:rPr>
        <w:t>d</w:t>
      </w:r>
      <w:r w:rsidR="00C96762" w:rsidRPr="00B33161">
        <w:rPr>
          <w:rFonts w:asciiTheme="majorBidi" w:hAnsiTheme="majorBidi" w:cstheme="majorBidi"/>
          <w:color w:val="000000" w:themeColor="text1"/>
          <w:sz w:val="24"/>
          <w:szCs w:val="24"/>
        </w:rPr>
        <w:t xml:space="preserve">alam konteks olahraga, </w:t>
      </w:r>
      <w:r w:rsidR="0044287C" w:rsidRPr="00B33161">
        <w:rPr>
          <w:rFonts w:asciiTheme="majorBidi" w:hAnsiTheme="majorBidi" w:cstheme="majorBidi"/>
          <w:i/>
          <w:iCs/>
          <w:color w:val="000000" w:themeColor="text1"/>
          <w:sz w:val="24"/>
          <w:szCs w:val="24"/>
        </w:rPr>
        <w:t>imagery</w:t>
      </w:r>
      <w:r w:rsidR="00C96762" w:rsidRPr="00B33161">
        <w:rPr>
          <w:rFonts w:asciiTheme="majorBidi" w:hAnsiTheme="majorBidi" w:cstheme="majorBidi"/>
          <w:color w:val="000000" w:themeColor="text1"/>
          <w:sz w:val="24"/>
          <w:szCs w:val="24"/>
        </w:rPr>
        <w:t xml:space="preserve"> digunakan untuk membantu olahragawan membuat visualisasi yang lebih nyata berkaitan dengan pertandingan atau kompetisi yang akan dijalaninya.</w:t>
      </w:r>
      <w:r w:rsidR="00634332" w:rsidRPr="00B33161">
        <w:rPr>
          <w:rFonts w:asciiTheme="majorBidi" w:hAnsiTheme="majorBidi" w:cstheme="majorBidi"/>
          <w:color w:val="000000" w:themeColor="text1"/>
          <w:sz w:val="24"/>
          <w:szCs w:val="24"/>
          <w:lang w:val="en-US"/>
        </w:rPr>
        <w:t xml:space="preserve"> Menurut </w:t>
      </w:r>
      <w:r w:rsidR="00634332" w:rsidRPr="00B33161">
        <w:rPr>
          <w:rFonts w:asciiTheme="majorBidi" w:hAnsiTheme="majorBidi" w:cstheme="majorBidi"/>
          <w:color w:val="000000" w:themeColor="text1"/>
          <w:sz w:val="24"/>
          <w:szCs w:val="24"/>
        </w:rPr>
        <w:t xml:space="preserve">Yusup Hidayat (2008: 207) menyatakan </w:t>
      </w:r>
      <w:r w:rsidR="00634332" w:rsidRPr="00B33161">
        <w:rPr>
          <w:rFonts w:asciiTheme="majorBidi" w:hAnsiTheme="majorBidi" w:cstheme="majorBidi"/>
          <w:color w:val="000000" w:themeColor="text1"/>
          <w:sz w:val="24"/>
          <w:szCs w:val="24"/>
          <w:lang w:val="en-US"/>
        </w:rPr>
        <w:t xml:space="preserve">“ </w:t>
      </w:r>
      <w:r w:rsidR="0044287C" w:rsidRPr="00B33161">
        <w:rPr>
          <w:rFonts w:asciiTheme="majorBidi" w:hAnsiTheme="majorBidi" w:cstheme="majorBidi"/>
          <w:i/>
          <w:iCs/>
          <w:color w:val="000000" w:themeColor="text1"/>
          <w:sz w:val="24"/>
          <w:szCs w:val="24"/>
        </w:rPr>
        <w:t>imagery</w:t>
      </w:r>
      <w:r w:rsidR="00634332" w:rsidRPr="00B33161">
        <w:rPr>
          <w:rFonts w:asciiTheme="majorBidi" w:hAnsiTheme="majorBidi" w:cstheme="majorBidi"/>
          <w:color w:val="000000" w:themeColor="text1"/>
          <w:sz w:val="24"/>
          <w:szCs w:val="24"/>
        </w:rPr>
        <w:t xml:space="preserve"> merupakan bayangan dalam pikiran individu yang dapat mencakup apa saja yang dapat dilihat, didengar, diraba, dibaui, dan dicitarasakan. </w:t>
      </w:r>
      <w:r w:rsidR="0044287C" w:rsidRPr="00B33161">
        <w:rPr>
          <w:rFonts w:asciiTheme="majorBidi" w:hAnsiTheme="majorBidi" w:cstheme="majorBidi"/>
          <w:i/>
          <w:iCs/>
          <w:color w:val="000000" w:themeColor="text1"/>
          <w:sz w:val="24"/>
          <w:szCs w:val="24"/>
        </w:rPr>
        <w:t>Imagery</w:t>
      </w:r>
      <w:r w:rsidR="00634332" w:rsidRPr="00B33161">
        <w:rPr>
          <w:rFonts w:asciiTheme="majorBidi" w:hAnsiTheme="majorBidi" w:cstheme="majorBidi"/>
          <w:color w:val="000000" w:themeColor="text1"/>
          <w:sz w:val="24"/>
          <w:szCs w:val="24"/>
        </w:rPr>
        <w:t xml:space="preserve"> dilakukan dengan membentuk suatu khayalan/gambaran mental di dalam pikiran tentang suatu gerak motorik atau penampilan yang ingin dilakukan, atau prestasi yang ingin dicapai dalam pertandingan</w:t>
      </w:r>
      <w:r w:rsidR="00634332" w:rsidRPr="00B33161">
        <w:rPr>
          <w:rFonts w:asciiTheme="majorBidi" w:hAnsiTheme="majorBidi" w:cstheme="majorBidi"/>
          <w:color w:val="000000" w:themeColor="text1"/>
          <w:sz w:val="24"/>
          <w:szCs w:val="24"/>
          <w:lang w:val="en-US"/>
        </w:rPr>
        <w:t xml:space="preserve"> “.</w:t>
      </w:r>
    </w:p>
    <w:p w14:paraId="114E2C1E" w14:textId="77777777" w:rsidR="00677B09" w:rsidRPr="00B33161" w:rsidRDefault="00A16494" w:rsidP="00A16494">
      <w:pPr>
        <w:spacing w:line="360" w:lineRule="auto"/>
        <w:ind w:firstLine="720"/>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 xml:space="preserve">Latihan </w:t>
      </w:r>
      <w:r>
        <w:rPr>
          <w:rFonts w:asciiTheme="majorBidi" w:hAnsiTheme="majorBidi" w:cstheme="majorBidi"/>
          <w:i/>
          <w:iCs/>
          <w:color w:val="000000" w:themeColor="text1"/>
          <w:sz w:val="24"/>
          <w:szCs w:val="24"/>
          <w:lang w:val="en-US"/>
        </w:rPr>
        <w:t>imagery</w:t>
      </w:r>
      <w:r w:rsidR="00677B09" w:rsidRPr="00677B09">
        <w:rPr>
          <w:rFonts w:asciiTheme="majorBidi" w:hAnsiTheme="majorBidi" w:cstheme="majorBidi"/>
          <w:color w:val="000000" w:themeColor="text1"/>
          <w:sz w:val="24"/>
          <w:szCs w:val="24"/>
          <w:lang w:val="en-US"/>
        </w:rPr>
        <w:t xml:space="preserve"> merupakan suatu teknik membayangkan</w:t>
      </w:r>
      <w:r w:rsidR="00677B09">
        <w:rPr>
          <w:rFonts w:asciiTheme="majorBidi" w:hAnsiTheme="majorBidi" w:cstheme="majorBidi"/>
          <w:color w:val="000000" w:themeColor="text1"/>
          <w:sz w:val="24"/>
          <w:szCs w:val="24"/>
          <w:lang w:val="en-US"/>
        </w:rPr>
        <w:t xml:space="preserve"> </w:t>
      </w:r>
      <w:r w:rsidR="00677B09" w:rsidRPr="00677B09">
        <w:rPr>
          <w:rFonts w:asciiTheme="majorBidi" w:hAnsiTheme="majorBidi" w:cstheme="majorBidi"/>
          <w:color w:val="000000" w:themeColor="text1"/>
          <w:sz w:val="24"/>
          <w:szCs w:val="24"/>
          <w:lang w:val="en-US"/>
        </w:rPr>
        <w:t>sesuatu di dalam pikiran yang dilakukan secara sadar dengan tujuan untuk mencapai target, mengatasi masalah, meningkatkan</w:t>
      </w:r>
      <w:r w:rsidR="00677B09">
        <w:rPr>
          <w:rFonts w:asciiTheme="majorBidi" w:hAnsiTheme="majorBidi" w:cstheme="majorBidi"/>
          <w:color w:val="000000" w:themeColor="text1"/>
          <w:sz w:val="24"/>
          <w:szCs w:val="24"/>
          <w:lang w:val="en-US"/>
        </w:rPr>
        <w:t xml:space="preserve"> </w:t>
      </w:r>
      <w:r>
        <w:rPr>
          <w:rFonts w:asciiTheme="majorBidi" w:hAnsiTheme="majorBidi" w:cstheme="majorBidi"/>
          <w:color w:val="000000" w:themeColor="text1"/>
          <w:sz w:val="24"/>
          <w:szCs w:val="24"/>
          <w:lang w:val="en-US"/>
        </w:rPr>
        <w:t>kepercayaan</w:t>
      </w:r>
      <w:r w:rsidR="00677B09" w:rsidRPr="00677B09">
        <w:rPr>
          <w:rFonts w:asciiTheme="majorBidi" w:hAnsiTheme="majorBidi" w:cstheme="majorBidi"/>
          <w:color w:val="000000" w:themeColor="text1"/>
          <w:sz w:val="24"/>
          <w:szCs w:val="24"/>
          <w:lang w:val="en-US"/>
        </w:rPr>
        <w:t xml:space="preserve"> diri, mengembangkan</w:t>
      </w:r>
      <w:r w:rsidR="00677B09">
        <w:rPr>
          <w:rFonts w:asciiTheme="majorBidi" w:hAnsiTheme="majorBidi" w:cstheme="majorBidi"/>
          <w:color w:val="000000" w:themeColor="text1"/>
          <w:sz w:val="24"/>
          <w:szCs w:val="24"/>
          <w:lang w:val="en-US"/>
        </w:rPr>
        <w:t xml:space="preserve"> </w:t>
      </w:r>
      <w:r w:rsidR="00677B09" w:rsidRPr="00677B09">
        <w:rPr>
          <w:rFonts w:asciiTheme="majorBidi" w:hAnsiTheme="majorBidi" w:cstheme="majorBidi"/>
          <w:color w:val="000000" w:themeColor="text1"/>
          <w:sz w:val="24"/>
          <w:szCs w:val="24"/>
          <w:lang w:val="en-US"/>
        </w:rPr>
        <w:t>kreativitas dan sebagai simulasi gerakan atau kejadian. Manfaat daripada latihan imagery, antara lain adalah untuk mempelajari</w:t>
      </w:r>
      <w:r w:rsidR="00677B09">
        <w:rPr>
          <w:rFonts w:asciiTheme="majorBidi" w:hAnsiTheme="majorBidi" w:cstheme="majorBidi"/>
          <w:color w:val="000000" w:themeColor="text1"/>
          <w:sz w:val="24"/>
          <w:szCs w:val="24"/>
          <w:lang w:val="en-US"/>
        </w:rPr>
        <w:t xml:space="preserve"> </w:t>
      </w:r>
      <w:r w:rsidR="00677B09" w:rsidRPr="00677B09">
        <w:rPr>
          <w:rFonts w:asciiTheme="majorBidi" w:hAnsiTheme="majorBidi" w:cstheme="majorBidi"/>
          <w:color w:val="000000" w:themeColor="text1"/>
          <w:sz w:val="24"/>
          <w:szCs w:val="24"/>
          <w:lang w:val="en-US"/>
        </w:rPr>
        <w:t>atau mengulang gerakan</w:t>
      </w:r>
      <w:r w:rsidR="00677B09">
        <w:rPr>
          <w:rFonts w:asciiTheme="majorBidi" w:hAnsiTheme="majorBidi" w:cstheme="majorBidi"/>
          <w:color w:val="000000" w:themeColor="text1"/>
          <w:sz w:val="24"/>
          <w:szCs w:val="24"/>
          <w:lang w:val="en-US"/>
        </w:rPr>
        <w:t xml:space="preserve"> </w:t>
      </w:r>
      <w:r w:rsidR="00677B09" w:rsidRPr="00677B09">
        <w:rPr>
          <w:rFonts w:asciiTheme="majorBidi" w:hAnsiTheme="majorBidi" w:cstheme="majorBidi"/>
          <w:color w:val="000000" w:themeColor="text1"/>
          <w:sz w:val="24"/>
          <w:szCs w:val="24"/>
          <w:lang w:val="en-US"/>
        </w:rPr>
        <w:t>baru,</w:t>
      </w:r>
      <w:r w:rsidR="00677B09">
        <w:rPr>
          <w:rFonts w:asciiTheme="majorBidi" w:hAnsiTheme="majorBidi" w:cstheme="majorBidi"/>
          <w:color w:val="000000" w:themeColor="text1"/>
          <w:sz w:val="24"/>
          <w:szCs w:val="24"/>
          <w:lang w:val="en-US"/>
        </w:rPr>
        <w:t xml:space="preserve"> </w:t>
      </w:r>
      <w:r w:rsidR="00677B09" w:rsidRPr="00677B09">
        <w:rPr>
          <w:rFonts w:asciiTheme="majorBidi" w:hAnsiTheme="majorBidi" w:cstheme="majorBidi"/>
          <w:color w:val="000000" w:themeColor="text1"/>
          <w:sz w:val="24"/>
          <w:szCs w:val="24"/>
          <w:lang w:val="en-US"/>
        </w:rPr>
        <w:t>memperbaiki suatu gerakan yang salah</w:t>
      </w:r>
      <w:r w:rsidR="00677B09">
        <w:rPr>
          <w:rFonts w:asciiTheme="majorBidi" w:hAnsiTheme="majorBidi" w:cstheme="majorBidi"/>
          <w:color w:val="000000" w:themeColor="text1"/>
          <w:sz w:val="24"/>
          <w:szCs w:val="24"/>
          <w:lang w:val="en-US"/>
        </w:rPr>
        <w:t xml:space="preserve"> </w:t>
      </w:r>
      <w:r w:rsidR="00677B09" w:rsidRPr="00677B09">
        <w:rPr>
          <w:rFonts w:asciiTheme="majorBidi" w:hAnsiTheme="majorBidi" w:cstheme="majorBidi"/>
          <w:color w:val="000000" w:themeColor="text1"/>
          <w:sz w:val="24"/>
          <w:szCs w:val="24"/>
          <w:lang w:val="en-US"/>
        </w:rPr>
        <w:t>atau</w:t>
      </w:r>
      <w:r w:rsidR="00677B09">
        <w:rPr>
          <w:rFonts w:asciiTheme="majorBidi" w:hAnsiTheme="majorBidi" w:cstheme="majorBidi"/>
          <w:color w:val="000000" w:themeColor="text1"/>
          <w:sz w:val="24"/>
          <w:szCs w:val="24"/>
          <w:lang w:val="en-US"/>
        </w:rPr>
        <w:t xml:space="preserve"> </w:t>
      </w:r>
      <w:r w:rsidR="00677B09" w:rsidRPr="00677B09">
        <w:rPr>
          <w:rFonts w:asciiTheme="majorBidi" w:hAnsiTheme="majorBidi" w:cstheme="majorBidi"/>
          <w:color w:val="000000" w:themeColor="text1"/>
          <w:sz w:val="24"/>
          <w:szCs w:val="24"/>
          <w:lang w:val="en-US"/>
        </w:rPr>
        <w:t>belum</w:t>
      </w:r>
      <w:r w:rsidR="00677B09">
        <w:rPr>
          <w:rFonts w:asciiTheme="majorBidi" w:hAnsiTheme="majorBidi" w:cstheme="majorBidi"/>
          <w:color w:val="000000" w:themeColor="text1"/>
          <w:sz w:val="24"/>
          <w:szCs w:val="24"/>
          <w:lang w:val="en-US"/>
        </w:rPr>
        <w:t xml:space="preserve"> </w:t>
      </w:r>
      <w:r w:rsidR="00677B09" w:rsidRPr="00677B09">
        <w:rPr>
          <w:rFonts w:asciiTheme="majorBidi" w:hAnsiTheme="majorBidi" w:cstheme="majorBidi"/>
          <w:color w:val="000000" w:themeColor="text1"/>
          <w:sz w:val="24"/>
          <w:szCs w:val="24"/>
          <w:lang w:val="en-US"/>
        </w:rPr>
        <w:t xml:space="preserve">sempurna, latihan simulasi dalam pikiran, latihan bagi atlet </w:t>
      </w:r>
      <w:r w:rsidR="002E4A3A">
        <w:rPr>
          <w:rFonts w:asciiTheme="majorBidi" w:hAnsiTheme="majorBidi" w:cstheme="majorBidi"/>
          <w:color w:val="000000" w:themeColor="text1"/>
          <w:sz w:val="24"/>
          <w:szCs w:val="24"/>
          <w:lang w:val="en-US"/>
        </w:rPr>
        <w:t xml:space="preserve">yang sedang rehabilitasi cedera </w:t>
      </w:r>
      <w:r w:rsidR="002E4A3A">
        <w:rPr>
          <w:rFonts w:asciiTheme="majorBidi" w:hAnsiTheme="majorBidi" w:cstheme="majorBidi"/>
          <w:color w:val="000000" w:themeColor="text1"/>
          <w:sz w:val="24"/>
          <w:szCs w:val="24"/>
          <w:lang w:val="en-US"/>
        </w:rPr>
        <w:fldChar w:fldCharType="begin" w:fldLock="1"/>
      </w:r>
      <w:r w:rsidR="00832EE8">
        <w:rPr>
          <w:rFonts w:asciiTheme="majorBidi" w:hAnsiTheme="majorBidi" w:cstheme="majorBidi"/>
          <w:color w:val="000000" w:themeColor="text1"/>
          <w:sz w:val="24"/>
          <w:szCs w:val="24"/>
          <w:lang w:val="en-US"/>
        </w:rPr>
        <w:instrText>ADDIN CSL_CITATION {"citationItems":[{"id":"ITEM-1","itemData":{"ISSN":"2338-7981","abstract":"Mekanisme gerak atau teknik dasar, mentalitas dan kondisi fisik sebagai sebuah kesatuan yang harus \ndimiliki oleh seorang pemanah. Dalam proses latihan siswa sering mengalami kesulitan untuk \nmempertahankan teknik dasar memanah sehingga setiap tekniknya berubah hasil tembakannya akan ikut \nberubah. Untuk itu perlu adanya upaya untuk mempertahankan teknik dasar memanah siswa, supaya \nsiswa tersebut dapat mengatasi permasalahan yang dihadapi selama ini dan mampu meningkatkan hasil \ntembakannya. \nTujuan dari penelitian ini adalah untuk mengetahui pengaruh Penerapan Latihan Imagery Terhadap Hasil \nTembakan Pada Jarak 30 Meter ekstra kurikuler olahraga panahan. Penelitian ini dilaksanakan di SMP \nNegeri 02 Bakung Blitar. \nHasil data diperoleh dari sampel 27 siswa SMP Negeri 02 Bakung Blitar yang mengikuti ekstrakurikuler \npanahan dan menggunakan Non-probability Sampling, perhitungan data menggunakan paired sample t \ntest. Didapat pre test mean sebesar 74,37, standart deviasi sebesar 9,27, dan post test mean sebesar 81, \nstandart deviasi sebesar 10,74. Dengan demikian dapat disimpulkan bahwa terjadi peningkatan yang \nsignifikan. \nJadi penerapan latihan imagery berpengaruh terhadap hasil tembakan pada jarak 30 meter ekstrakurikuler \nolahraga panahan di SMP Negeri 02 Bakung Blitar, dengan peningkatan sebesar 8,9%.","author":[{"dropping-particle":"","family":"Sulton Manazi","given":"MOCHAMAD","non-dropping-particle":"","parse-names":false,"suffix":""}],"container-title":"Jurnal Pendidikan Olahraga dan Kesehatan","id":"ITEM-1","issue":"2","issued":{"date-parts":[["2013"]]},"page":"454-458","title":"Pengaruh Penerapan Latihan Imagery Terhadap Hasil Tembakan Pada Jarak 30 Meter Ekstrakurikuler Olahraga Panahan Smp Negeri 02 Bakung Blitar","type":"article-journal","volume":"1"},"uris":["http://www.mendeley.com/documents/?uuid=a82344b0-6acb-44ee-a9ca-79d8e40fcabe"]}],"mendeley":{"formattedCitation":"(Sulton Manazi, 2013)","plainTextFormattedCitation":"(Sulton Manazi, 2013)","previouslyFormattedCitation":"(Sulton Manazi, 2013)"},"properties":{"noteIndex":0},"schema":"https://github.com/citation-style-language/schema/raw/master/csl-citation.json"}</w:instrText>
      </w:r>
      <w:r w:rsidR="002E4A3A">
        <w:rPr>
          <w:rFonts w:asciiTheme="majorBidi" w:hAnsiTheme="majorBidi" w:cstheme="majorBidi"/>
          <w:color w:val="000000" w:themeColor="text1"/>
          <w:sz w:val="24"/>
          <w:szCs w:val="24"/>
          <w:lang w:val="en-US"/>
        </w:rPr>
        <w:fldChar w:fldCharType="separate"/>
      </w:r>
      <w:r w:rsidR="002E4A3A" w:rsidRPr="002E4A3A">
        <w:rPr>
          <w:rFonts w:asciiTheme="majorBidi" w:hAnsiTheme="majorBidi" w:cstheme="majorBidi"/>
          <w:noProof/>
          <w:color w:val="000000" w:themeColor="text1"/>
          <w:sz w:val="24"/>
          <w:szCs w:val="24"/>
          <w:lang w:val="en-US"/>
        </w:rPr>
        <w:t>(Sulton Manazi, 2013)</w:t>
      </w:r>
      <w:r w:rsidR="002E4A3A">
        <w:rPr>
          <w:rFonts w:asciiTheme="majorBidi" w:hAnsiTheme="majorBidi" w:cstheme="majorBidi"/>
          <w:color w:val="000000" w:themeColor="text1"/>
          <w:sz w:val="24"/>
          <w:szCs w:val="24"/>
          <w:lang w:val="en-US"/>
        </w:rPr>
        <w:fldChar w:fldCharType="end"/>
      </w:r>
      <w:r w:rsidR="002E4A3A">
        <w:rPr>
          <w:rFonts w:asciiTheme="majorBidi" w:hAnsiTheme="majorBidi" w:cstheme="majorBidi"/>
          <w:color w:val="000000" w:themeColor="text1"/>
          <w:sz w:val="24"/>
          <w:szCs w:val="24"/>
          <w:lang w:val="en-US"/>
        </w:rPr>
        <w:t>.</w:t>
      </w:r>
    </w:p>
    <w:p w14:paraId="7EFF41DA" w14:textId="77777777" w:rsidR="00835CC5" w:rsidRPr="00B33161" w:rsidRDefault="00B5079F" w:rsidP="003A7301">
      <w:pPr>
        <w:spacing w:line="360" w:lineRule="auto"/>
        <w:ind w:firstLine="720"/>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rPr>
        <w:t xml:space="preserve">Mizuguchi et al. (2012: 103) mengemukakan bahwa adanya hubungan erat antara </w:t>
      </w:r>
      <w:r w:rsidR="0044287C" w:rsidRPr="00B33161">
        <w:rPr>
          <w:rFonts w:asciiTheme="majorBidi" w:hAnsiTheme="majorBidi" w:cstheme="majorBidi"/>
          <w:i/>
          <w:iCs/>
          <w:color w:val="000000" w:themeColor="text1"/>
          <w:sz w:val="24"/>
          <w:szCs w:val="24"/>
        </w:rPr>
        <w:t>imagery</w:t>
      </w:r>
      <w:r w:rsidRPr="00B33161">
        <w:rPr>
          <w:rFonts w:asciiTheme="majorBidi" w:hAnsiTheme="majorBidi" w:cstheme="majorBidi"/>
          <w:color w:val="000000" w:themeColor="text1"/>
          <w:sz w:val="24"/>
          <w:szCs w:val="24"/>
        </w:rPr>
        <w:t xml:space="preserve"> dan penampilan atlet dalam olahraga, sehingga untuk dapat berprestasi harus ada kepercayaan diri atlet bahwa dirinya sanggup dan mampu untuk mencapai prestasi yang diinginkan. Hal ini juga ditekankan oleh Filgueiras (2017: 72) bahwa latihan </w:t>
      </w:r>
      <w:r w:rsidR="0044287C" w:rsidRPr="00B33161">
        <w:rPr>
          <w:rFonts w:asciiTheme="majorBidi" w:hAnsiTheme="majorBidi" w:cstheme="majorBidi"/>
          <w:i/>
          <w:iCs/>
          <w:color w:val="000000" w:themeColor="text1"/>
          <w:sz w:val="24"/>
          <w:szCs w:val="24"/>
        </w:rPr>
        <w:t>imagery</w:t>
      </w:r>
      <w:r w:rsidRPr="00B33161">
        <w:rPr>
          <w:rFonts w:asciiTheme="majorBidi" w:hAnsiTheme="majorBidi" w:cstheme="majorBidi"/>
          <w:color w:val="000000" w:themeColor="text1"/>
          <w:sz w:val="24"/>
          <w:szCs w:val="24"/>
        </w:rPr>
        <w:t xml:space="preserve"> membantu atlet untuk menajdi lebih percaya </w:t>
      </w:r>
      <w:r w:rsidRPr="00B33161">
        <w:rPr>
          <w:rFonts w:asciiTheme="majorBidi" w:hAnsiTheme="majorBidi" w:cstheme="majorBidi"/>
          <w:color w:val="000000" w:themeColor="text1"/>
          <w:sz w:val="24"/>
          <w:szCs w:val="24"/>
        </w:rPr>
        <w:lastRenderedPageBreak/>
        <w:t xml:space="preserve">diri, meningkatkan kinerja yang berhubungan dengan keterampilan olahraga, dan membangun aktivitas olahraga yang lebih baik. Dalam perspektif </w:t>
      </w:r>
      <w:r w:rsidR="0044287C" w:rsidRPr="00B33161">
        <w:rPr>
          <w:rFonts w:asciiTheme="majorBidi" w:hAnsiTheme="majorBidi" w:cstheme="majorBidi"/>
          <w:i/>
          <w:iCs/>
          <w:color w:val="000000" w:themeColor="text1"/>
          <w:sz w:val="24"/>
          <w:szCs w:val="24"/>
        </w:rPr>
        <w:t>imagery</w:t>
      </w:r>
      <w:r w:rsidRPr="00B33161">
        <w:rPr>
          <w:rFonts w:asciiTheme="majorBidi" w:hAnsiTheme="majorBidi" w:cstheme="majorBidi"/>
          <w:color w:val="000000" w:themeColor="text1"/>
          <w:sz w:val="24"/>
          <w:szCs w:val="24"/>
        </w:rPr>
        <w:t xml:space="preserve"> ada suatu perbedaan yang dirasakan seseorang antara </w:t>
      </w:r>
      <w:r w:rsidR="0044287C" w:rsidRPr="00B33161">
        <w:rPr>
          <w:rFonts w:asciiTheme="majorBidi" w:hAnsiTheme="majorBidi" w:cstheme="majorBidi"/>
          <w:i/>
          <w:iCs/>
          <w:color w:val="000000" w:themeColor="text1"/>
          <w:sz w:val="24"/>
          <w:szCs w:val="24"/>
        </w:rPr>
        <w:t>imagery</w:t>
      </w:r>
      <w:r w:rsidRPr="00B33161">
        <w:rPr>
          <w:rFonts w:asciiTheme="majorBidi" w:hAnsiTheme="majorBidi" w:cstheme="majorBidi"/>
          <w:color w:val="000000" w:themeColor="text1"/>
          <w:sz w:val="24"/>
          <w:szCs w:val="24"/>
        </w:rPr>
        <w:t xml:space="preserve"> secara tidak nyata (</w:t>
      </w:r>
      <w:r w:rsidRPr="00B33161">
        <w:rPr>
          <w:rFonts w:asciiTheme="majorBidi" w:hAnsiTheme="majorBidi" w:cstheme="majorBidi"/>
          <w:i/>
          <w:iCs/>
          <w:color w:val="000000" w:themeColor="text1"/>
          <w:sz w:val="24"/>
          <w:szCs w:val="24"/>
        </w:rPr>
        <w:t xml:space="preserve">internal </w:t>
      </w:r>
      <w:r w:rsidR="0044287C" w:rsidRPr="00B33161">
        <w:rPr>
          <w:rFonts w:asciiTheme="majorBidi" w:hAnsiTheme="majorBidi" w:cstheme="majorBidi"/>
          <w:i/>
          <w:iCs/>
          <w:color w:val="000000" w:themeColor="text1"/>
          <w:sz w:val="24"/>
          <w:szCs w:val="24"/>
        </w:rPr>
        <w:t>imagery</w:t>
      </w:r>
      <w:r w:rsidRPr="00B33161">
        <w:rPr>
          <w:rFonts w:asciiTheme="majorBidi" w:hAnsiTheme="majorBidi" w:cstheme="majorBidi"/>
          <w:color w:val="000000" w:themeColor="text1"/>
          <w:sz w:val="24"/>
          <w:szCs w:val="24"/>
        </w:rPr>
        <w:t xml:space="preserve">) dan </w:t>
      </w:r>
      <w:r w:rsidR="0044287C" w:rsidRPr="00B33161">
        <w:rPr>
          <w:rFonts w:asciiTheme="majorBidi" w:hAnsiTheme="majorBidi" w:cstheme="majorBidi"/>
          <w:i/>
          <w:iCs/>
          <w:color w:val="000000" w:themeColor="text1"/>
          <w:sz w:val="24"/>
          <w:szCs w:val="24"/>
        </w:rPr>
        <w:t>imagery</w:t>
      </w:r>
      <w:r w:rsidRPr="00B33161">
        <w:rPr>
          <w:rFonts w:asciiTheme="majorBidi" w:hAnsiTheme="majorBidi" w:cstheme="majorBidi"/>
          <w:color w:val="000000" w:themeColor="text1"/>
          <w:sz w:val="24"/>
          <w:szCs w:val="24"/>
        </w:rPr>
        <w:t xml:space="preserve"> secara nyata (</w:t>
      </w:r>
      <w:r w:rsidRPr="00B33161">
        <w:rPr>
          <w:rFonts w:asciiTheme="majorBidi" w:hAnsiTheme="majorBidi" w:cstheme="majorBidi"/>
          <w:i/>
          <w:iCs/>
          <w:color w:val="000000" w:themeColor="text1"/>
          <w:sz w:val="24"/>
          <w:szCs w:val="24"/>
        </w:rPr>
        <w:t xml:space="preserve">eksternal </w:t>
      </w:r>
      <w:r w:rsidR="0044287C" w:rsidRPr="00B33161">
        <w:rPr>
          <w:rFonts w:asciiTheme="majorBidi" w:hAnsiTheme="majorBidi" w:cstheme="majorBidi"/>
          <w:i/>
          <w:iCs/>
          <w:color w:val="000000" w:themeColor="text1"/>
          <w:sz w:val="24"/>
          <w:szCs w:val="24"/>
        </w:rPr>
        <w:t>imagery</w:t>
      </w:r>
      <w:r w:rsidRPr="00B33161">
        <w:rPr>
          <w:rFonts w:asciiTheme="majorBidi" w:hAnsiTheme="majorBidi" w:cstheme="majorBidi"/>
          <w:color w:val="000000" w:themeColor="text1"/>
          <w:sz w:val="24"/>
          <w:szCs w:val="24"/>
        </w:rPr>
        <w:t xml:space="preserve">) (Jose &amp; Joseph, 2018: 191). </w:t>
      </w:r>
      <w:r w:rsidRPr="00B33161">
        <w:rPr>
          <w:rFonts w:asciiTheme="majorBidi" w:hAnsiTheme="majorBidi" w:cstheme="majorBidi"/>
          <w:i/>
          <w:iCs/>
          <w:color w:val="000000" w:themeColor="text1"/>
          <w:sz w:val="24"/>
          <w:szCs w:val="24"/>
        </w:rPr>
        <w:t xml:space="preserve">Eksternal </w:t>
      </w:r>
      <w:r w:rsidR="0044287C" w:rsidRPr="00B33161">
        <w:rPr>
          <w:rFonts w:asciiTheme="majorBidi" w:hAnsiTheme="majorBidi" w:cstheme="majorBidi"/>
          <w:i/>
          <w:iCs/>
          <w:color w:val="000000" w:themeColor="text1"/>
          <w:sz w:val="24"/>
          <w:szCs w:val="24"/>
        </w:rPr>
        <w:t>imagery</w:t>
      </w:r>
      <w:r w:rsidRPr="00B33161">
        <w:rPr>
          <w:rFonts w:asciiTheme="majorBidi" w:hAnsiTheme="majorBidi" w:cstheme="majorBidi"/>
          <w:color w:val="000000" w:themeColor="text1"/>
          <w:sz w:val="24"/>
          <w:szCs w:val="24"/>
        </w:rPr>
        <w:t xml:space="preserve"> adalah ketika seseorang dapat melihat dirinya sendiri melalui media di luar dirinya seperti melihat dari video/alat rekam, sedangkan </w:t>
      </w:r>
      <w:r w:rsidRPr="00B33161">
        <w:rPr>
          <w:rFonts w:asciiTheme="majorBidi" w:hAnsiTheme="majorBidi" w:cstheme="majorBidi"/>
          <w:i/>
          <w:iCs/>
          <w:color w:val="000000" w:themeColor="text1"/>
          <w:sz w:val="24"/>
          <w:szCs w:val="24"/>
        </w:rPr>
        <w:t xml:space="preserve">internal </w:t>
      </w:r>
      <w:r w:rsidR="0044287C" w:rsidRPr="00B33161">
        <w:rPr>
          <w:rFonts w:asciiTheme="majorBidi" w:hAnsiTheme="majorBidi" w:cstheme="majorBidi"/>
          <w:i/>
          <w:iCs/>
          <w:color w:val="000000" w:themeColor="text1"/>
          <w:sz w:val="24"/>
          <w:szCs w:val="24"/>
        </w:rPr>
        <w:t>imagery</w:t>
      </w:r>
      <w:r w:rsidRPr="00B33161">
        <w:rPr>
          <w:rFonts w:asciiTheme="majorBidi" w:hAnsiTheme="majorBidi" w:cstheme="majorBidi"/>
          <w:color w:val="000000" w:themeColor="text1"/>
          <w:sz w:val="24"/>
          <w:szCs w:val="24"/>
        </w:rPr>
        <w:t xml:space="preserve"> adalah ketika seseorang berimajinasi seakan nyata melakukan suatu keterampilan. Jadi latihan </w:t>
      </w:r>
      <w:r w:rsidR="0044287C" w:rsidRPr="00B33161">
        <w:rPr>
          <w:rFonts w:asciiTheme="majorBidi" w:hAnsiTheme="majorBidi" w:cstheme="majorBidi"/>
          <w:i/>
          <w:iCs/>
          <w:color w:val="000000" w:themeColor="text1"/>
          <w:sz w:val="24"/>
          <w:szCs w:val="24"/>
        </w:rPr>
        <w:t>imagery</w:t>
      </w:r>
      <w:r w:rsidRPr="00B33161">
        <w:rPr>
          <w:rFonts w:asciiTheme="majorBidi" w:hAnsiTheme="majorBidi" w:cstheme="majorBidi"/>
          <w:color w:val="000000" w:themeColor="text1"/>
          <w:sz w:val="24"/>
          <w:szCs w:val="24"/>
        </w:rPr>
        <w:t xml:space="preserve"> akan bekerja efektif ketika kinestetik </w:t>
      </w:r>
      <w:r w:rsidR="0044287C" w:rsidRPr="00B33161">
        <w:rPr>
          <w:rFonts w:asciiTheme="majorBidi" w:hAnsiTheme="majorBidi" w:cstheme="majorBidi"/>
          <w:i/>
          <w:iCs/>
          <w:color w:val="000000" w:themeColor="text1"/>
          <w:sz w:val="24"/>
          <w:szCs w:val="24"/>
        </w:rPr>
        <w:t>imagery</w:t>
      </w:r>
      <w:r w:rsidRPr="00B33161">
        <w:rPr>
          <w:rFonts w:asciiTheme="majorBidi" w:hAnsiTheme="majorBidi" w:cstheme="majorBidi"/>
          <w:color w:val="000000" w:themeColor="text1"/>
          <w:sz w:val="24"/>
          <w:szCs w:val="24"/>
        </w:rPr>
        <w:t xml:space="preserve"> bersamaan dengan perspektif </w:t>
      </w:r>
      <w:r w:rsidR="0044287C" w:rsidRPr="00B33161">
        <w:rPr>
          <w:rFonts w:asciiTheme="majorBidi" w:hAnsiTheme="majorBidi" w:cstheme="majorBidi"/>
          <w:i/>
          <w:iCs/>
          <w:color w:val="000000" w:themeColor="text1"/>
          <w:sz w:val="24"/>
          <w:szCs w:val="24"/>
        </w:rPr>
        <w:t>imagery</w:t>
      </w:r>
      <w:r w:rsidRPr="00B33161">
        <w:rPr>
          <w:rFonts w:asciiTheme="majorBidi" w:hAnsiTheme="majorBidi" w:cstheme="majorBidi"/>
          <w:color w:val="000000" w:themeColor="text1"/>
          <w:sz w:val="24"/>
          <w:szCs w:val="24"/>
        </w:rPr>
        <w:t xml:space="preserve"> (</w:t>
      </w:r>
      <w:r w:rsidRPr="00B33161">
        <w:rPr>
          <w:rFonts w:asciiTheme="majorBidi" w:hAnsiTheme="majorBidi" w:cstheme="majorBidi"/>
          <w:i/>
          <w:iCs/>
          <w:color w:val="000000" w:themeColor="text1"/>
          <w:sz w:val="24"/>
          <w:szCs w:val="24"/>
        </w:rPr>
        <w:t>internal</w:t>
      </w:r>
      <w:r w:rsidRPr="00B33161">
        <w:rPr>
          <w:rFonts w:asciiTheme="majorBidi" w:hAnsiTheme="majorBidi" w:cstheme="majorBidi"/>
          <w:color w:val="000000" w:themeColor="text1"/>
          <w:sz w:val="24"/>
          <w:szCs w:val="24"/>
        </w:rPr>
        <w:t xml:space="preserve"> dan </w:t>
      </w:r>
      <w:r w:rsidRPr="00B33161">
        <w:rPr>
          <w:rFonts w:asciiTheme="majorBidi" w:hAnsiTheme="majorBidi" w:cstheme="majorBidi"/>
          <w:i/>
          <w:iCs/>
          <w:color w:val="000000" w:themeColor="text1"/>
          <w:sz w:val="24"/>
          <w:szCs w:val="24"/>
        </w:rPr>
        <w:t>eksternal</w:t>
      </w:r>
      <w:r w:rsidRPr="00B33161">
        <w:rPr>
          <w:rFonts w:asciiTheme="majorBidi" w:hAnsiTheme="majorBidi" w:cstheme="majorBidi"/>
          <w:color w:val="000000" w:themeColor="text1"/>
          <w:sz w:val="24"/>
          <w:szCs w:val="24"/>
        </w:rPr>
        <w:t>).</w:t>
      </w:r>
    </w:p>
    <w:p w14:paraId="218E48ED" w14:textId="77777777" w:rsidR="00F04AF1" w:rsidRPr="00B33161" w:rsidRDefault="0044287C" w:rsidP="00521ACC">
      <w:pPr>
        <w:spacing w:line="360" w:lineRule="auto"/>
        <w:ind w:firstLine="720"/>
        <w:jc w:val="both"/>
        <w:rPr>
          <w:rFonts w:asciiTheme="majorBidi" w:hAnsiTheme="majorBidi" w:cstheme="majorBidi"/>
          <w:color w:val="000000" w:themeColor="text1"/>
          <w:sz w:val="24"/>
          <w:szCs w:val="24"/>
          <w:lang w:val="en-US"/>
        </w:rPr>
      </w:pPr>
      <w:r w:rsidRPr="00B33161">
        <w:rPr>
          <w:rFonts w:asciiTheme="majorBidi" w:hAnsiTheme="majorBidi" w:cstheme="majorBidi"/>
          <w:i/>
          <w:iCs/>
          <w:color w:val="000000" w:themeColor="text1"/>
          <w:sz w:val="24"/>
          <w:szCs w:val="24"/>
          <w:lang w:val="en-US"/>
        </w:rPr>
        <w:t>Imagery</w:t>
      </w:r>
      <w:r w:rsidR="005D1867" w:rsidRPr="00B33161">
        <w:rPr>
          <w:rFonts w:asciiTheme="majorBidi" w:hAnsiTheme="majorBidi" w:cstheme="majorBidi"/>
          <w:color w:val="000000" w:themeColor="text1"/>
          <w:sz w:val="24"/>
          <w:szCs w:val="24"/>
        </w:rPr>
        <w:t xml:space="preserve"> dalam olahraga</w:t>
      </w:r>
      <w:r w:rsidR="00E5686D" w:rsidRPr="00B33161">
        <w:rPr>
          <w:rFonts w:asciiTheme="majorBidi" w:hAnsiTheme="majorBidi" w:cstheme="majorBidi"/>
          <w:color w:val="000000" w:themeColor="text1"/>
          <w:sz w:val="24"/>
          <w:szCs w:val="24"/>
        </w:rPr>
        <w:t xml:space="preserve"> adalah teknik yang dapat digunakan untuk mengkonstruksikan penampilan sebagaimana yang diinginkan atau diharapkan, baik dalam latihan maupun dalam pertandingan. Teknik latihan mental tersebut melibatkan penggunaan semua penginderaan, meliputi pikiran, perasaan, emosi dan penginderaan, seperti penglihatan, pendengaran, perasaan, maupun hormon adrenalin yang menciptakan pengalaman dalam pikiran. </w:t>
      </w:r>
      <w:r w:rsidRPr="00B33161">
        <w:rPr>
          <w:rFonts w:asciiTheme="majorBidi" w:hAnsiTheme="majorBidi" w:cstheme="majorBidi"/>
          <w:i/>
          <w:iCs/>
          <w:color w:val="000000" w:themeColor="text1"/>
          <w:sz w:val="24"/>
          <w:szCs w:val="24"/>
        </w:rPr>
        <w:t>Imagery</w:t>
      </w:r>
      <w:r w:rsidR="00E5686D" w:rsidRPr="00B33161">
        <w:rPr>
          <w:rFonts w:asciiTheme="majorBidi" w:hAnsiTheme="majorBidi" w:cstheme="majorBidi"/>
          <w:color w:val="000000" w:themeColor="text1"/>
          <w:sz w:val="24"/>
          <w:szCs w:val="24"/>
        </w:rPr>
        <w:t xml:space="preserve"> dapat meningkatkan kemampuan individu dalam menghadapi berbagai permasalahan. Apabila olahragawan melakukan </w:t>
      </w:r>
      <w:r w:rsidRPr="00B33161">
        <w:rPr>
          <w:rFonts w:asciiTheme="majorBidi" w:hAnsiTheme="majorBidi" w:cstheme="majorBidi"/>
          <w:i/>
          <w:iCs/>
          <w:color w:val="000000" w:themeColor="text1"/>
          <w:sz w:val="24"/>
          <w:szCs w:val="24"/>
        </w:rPr>
        <w:t>imagery</w:t>
      </w:r>
      <w:r w:rsidR="00E5686D" w:rsidRPr="00B33161">
        <w:rPr>
          <w:rFonts w:asciiTheme="majorBidi" w:hAnsiTheme="majorBidi" w:cstheme="majorBidi"/>
          <w:color w:val="000000" w:themeColor="text1"/>
          <w:sz w:val="24"/>
          <w:szCs w:val="24"/>
        </w:rPr>
        <w:t>, secara otomatis dapat melihat diri sendiri melakukan sesuatu seperti melihat diri sendiri dalam film di bioskop (Orlick, 1980; Sudibyo Setyobroto, 2002: 102).</w:t>
      </w:r>
    </w:p>
    <w:p w14:paraId="6A9061F8" w14:textId="77777777" w:rsidR="00677BC7" w:rsidRDefault="000F1F0D" w:rsidP="0059379E">
      <w:pPr>
        <w:spacing w:after="0" w:line="360" w:lineRule="auto"/>
        <w:ind w:firstLine="720"/>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rPr>
        <w:t xml:space="preserve">Berdasarkan hasil pengamatan yang dilakukan peneliti disesi latihan klub </w:t>
      </w:r>
      <w:r w:rsidR="009110BF" w:rsidRPr="00B33161">
        <w:rPr>
          <w:rFonts w:asciiTheme="majorBidi" w:hAnsiTheme="majorBidi" w:cstheme="majorBidi"/>
          <w:color w:val="000000" w:themeColor="text1"/>
          <w:sz w:val="24"/>
          <w:szCs w:val="24"/>
        </w:rPr>
        <w:t>Petanque</w:t>
      </w:r>
      <w:r w:rsidRPr="00B33161">
        <w:rPr>
          <w:rFonts w:asciiTheme="majorBidi" w:hAnsiTheme="majorBidi" w:cstheme="majorBidi"/>
          <w:i/>
          <w:iCs/>
          <w:color w:val="000000" w:themeColor="text1"/>
          <w:sz w:val="24"/>
          <w:szCs w:val="24"/>
        </w:rPr>
        <w:t xml:space="preserve"> </w:t>
      </w:r>
      <w:r w:rsidRPr="00B33161">
        <w:rPr>
          <w:rFonts w:asciiTheme="majorBidi" w:hAnsiTheme="majorBidi" w:cstheme="majorBidi"/>
          <w:color w:val="000000" w:themeColor="text1"/>
          <w:sz w:val="24"/>
          <w:szCs w:val="24"/>
        </w:rPr>
        <w:t xml:space="preserve">Kabupaten Bekasi, bahwa di dalam sesi latihan harus ditambahkan </w:t>
      </w:r>
      <w:r w:rsidR="000371E0" w:rsidRPr="00B33161">
        <w:rPr>
          <w:rFonts w:asciiTheme="majorBidi" w:hAnsiTheme="majorBidi" w:cstheme="majorBidi"/>
          <w:color w:val="000000" w:themeColor="text1"/>
          <w:sz w:val="24"/>
          <w:szCs w:val="24"/>
        </w:rPr>
        <w:t>sesi latihan dengan aspek psikologis oleh jajaran staf pelatih, agar kemampuan</w:t>
      </w:r>
      <w:r w:rsidR="00965C03" w:rsidRPr="00B33161">
        <w:rPr>
          <w:rFonts w:asciiTheme="majorBidi" w:hAnsiTheme="majorBidi" w:cstheme="majorBidi"/>
          <w:color w:val="000000" w:themeColor="text1"/>
          <w:sz w:val="24"/>
          <w:szCs w:val="24"/>
          <w:lang w:val="en-US"/>
        </w:rPr>
        <w:t xml:space="preserve"> kepercayaan diri saat melakukan</w:t>
      </w:r>
      <w:r w:rsidR="000371E0" w:rsidRPr="00B33161">
        <w:rPr>
          <w:rFonts w:asciiTheme="majorBidi" w:hAnsiTheme="majorBidi" w:cstheme="majorBidi"/>
          <w:color w:val="000000" w:themeColor="text1"/>
          <w:sz w:val="24"/>
          <w:szCs w:val="24"/>
        </w:rPr>
        <w:t xml:space="preserve"> </w:t>
      </w:r>
      <w:r w:rsidR="000371E0" w:rsidRPr="00B33161">
        <w:rPr>
          <w:rFonts w:asciiTheme="majorBidi" w:hAnsiTheme="majorBidi" w:cstheme="majorBidi"/>
          <w:i/>
          <w:iCs/>
          <w:color w:val="000000" w:themeColor="text1"/>
          <w:sz w:val="24"/>
          <w:szCs w:val="24"/>
        </w:rPr>
        <w:t>shooting</w:t>
      </w:r>
      <w:r w:rsidR="000371E0" w:rsidRPr="00B33161">
        <w:rPr>
          <w:rFonts w:asciiTheme="majorBidi" w:hAnsiTheme="majorBidi" w:cstheme="majorBidi"/>
          <w:color w:val="000000" w:themeColor="text1"/>
          <w:sz w:val="24"/>
          <w:szCs w:val="24"/>
        </w:rPr>
        <w:t xml:space="preserve"> pada atlet </w:t>
      </w:r>
      <w:r w:rsidR="009110BF" w:rsidRPr="00B33161">
        <w:rPr>
          <w:rFonts w:asciiTheme="majorBidi" w:hAnsiTheme="majorBidi" w:cstheme="majorBidi"/>
          <w:color w:val="000000" w:themeColor="text1"/>
          <w:sz w:val="24"/>
          <w:szCs w:val="24"/>
        </w:rPr>
        <w:t>Petanque</w:t>
      </w:r>
      <w:r w:rsidR="000371E0" w:rsidRPr="00B33161">
        <w:rPr>
          <w:rFonts w:asciiTheme="majorBidi" w:hAnsiTheme="majorBidi" w:cstheme="majorBidi"/>
          <w:i/>
          <w:iCs/>
          <w:color w:val="000000" w:themeColor="text1"/>
          <w:sz w:val="24"/>
          <w:szCs w:val="24"/>
        </w:rPr>
        <w:t xml:space="preserve"> </w:t>
      </w:r>
      <w:r w:rsidR="00057C42" w:rsidRPr="00B33161">
        <w:rPr>
          <w:rFonts w:asciiTheme="majorBidi" w:hAnsiTheme="majorBidi" w:cstheme="majorBidi"/>
          <w:color w:val="000000" w:themeColor="text1"/>
          <w:sz w:val="24"/>
          <w:szCs w:val="24"/>
        </w:rPr>
        <w:t>Kabupaten Bekasi me</w:t>
      </w:r>
      <w:r w:rsidR="000371E0" w:rsidRPr="00B33161">
        <w:rPr>
          <w:rFonts w:asciiTheme="majorBidi" w:hAnsiTheme="majorBidi" w:cstheme="majorBidi"/>
          <w:color w:val="000000" w:themeColor="text1"/>
          <w:sz w:val="24"/>
          <w:szCs w:val="24"/>
        </w:rPr>
        <w:t>ngalami pe</w:t>
      </w:r>
      <w:r w:rsidR="00AF464E" w:rsidRPr="00B33161">
        <w:rPr>
          <w:rFonts w:asciiTheme="majorBidi" w:hAnsiTheme="majorBidi" w:cstheme="majorBidi"/>
          <w:color w:val="000000" w:themeColor="text1"/>
          <w:sz w:val="24"/>
          <w:szCs w:val="24"/>
        </w:rPr>
        <w:t>ningkatan dalam hal efektivitas,</w:t>
      </w:r>
      <w:r w:rsidR="000371E0" w:rsidRPr="00B33161">
        <w:rPr>
          <w:rFonts w:asciiTheme="majorBidi" w:hAnsiTheme="majorBidi" w:cstheme="majorBidi"/>
          <w:color w:val="000000" w:themeColor="text1"/>
          <w:sz w:val="24"/>
          <w:szCs w:val="24"/>
        </w:rPr>
        <w:t xml:space="preserve"> </w:t>
      </w:r>
      <w:r w:rsidR="00AF464E" w:rsidRPr="00B33161">
        <w:rPr>
          <w:rFonts w:asciiTheme="majorBidi" w:hAnsiTheme="majorBidi" w:cstheme="majorBidi"/>
          <w:color w:val="000000" w:themeColor="text1"/>
          <w:sz w:val="24"/>
          <w:szCs w:val="24"/>
        </w:rPr>
        <w:t>sekilas tentu mas</w:t>
      </w:r>
      <w:r w:rsidRPr="00B33161">
        <w:rPr>
          <w:rFonts w:asciiTheme="majorBidi" w:hAnsiTheme="majorBidi" w:cstheme="majorBidi"/>
          <w:color w:val="000000" w:themeColor="text1"/>
          <w:sz w:val="24"/>
          <w:szCs w:val="24"/>
        </w:rPr>
        <w:t xml:space="preserve">ih banyak yang belum diketahui atlet </w:t>
      </w:r>
      <w:r w:rsidR="009110BF" w:rsidRPr="00B33161">
        <w:rPr>
          <w:rFonts w:asciiTheme="majorBidi" w:hAnsiTheme="majorBidi" w:cstheme="majorBidi"/>
          <w:color w:val="000000" w:themeColor="text1"/>
          <w:sz w:val="24"/>
          <w:szCs w:val="24"/>
        </w:rPr>
        <w:t>Petanque</w:t>
      </w:r>
      <w:r w:rsidRPr="00B33161">
        <w:rPr>
          <w:rFonts w:asciiTheme="majorBidi" w:hAnsiTheme="majorBidi" w:cstheme="majorBidi"/>
          <w:color w:val="000000" w:themeColor="text1"/>
          <w:sz w:val="24"/>
          <w:szCs w:val="24"/>
        </w:rPr>
        <w:t xml:space="preserve"> </w:t>
      </w:r>
      <w:r w:rsidR="00AF464E" w:rsidRPr="00B33161">
        <w:rPr>
          <w:rFonts w:asciiTheme="majorBidi" w:hAnsiTheme="majorBidi" w:cstheme="majorBidi"/>
          <w:color w:val="000000" w:themeColor="text1"/>
          <w:sz w:val="24"/>
          <w:szCs w:val="24"/>
        </w:rPr>
        <w:t>Kabupaaten Bekasi</w:t>
      </w:r>
      <w:r w:rsidRPr="00B33161">
        <w:rPr>
          <w:rFonts w:asciiTheme="majorBidi" w:hAnsiTheme="majorBidi" w:cstheme="majorBidi"/>
          <w:color w:val="000000" w:themeColor="text1"/>
          <w:sz w:val="24"/>
          <w:szCs w:val="24"/>
        </w:rPr>
        <w:t xml:space="preserve"> tentang aspek-aspek yang ada di dalam latihan untuk meningkatkan kemampuan mereka agar dapat bersain</w:t>
      </w:r>
      <w:r w:rsidR="00C061FD" w:rsidRPr="00B33161">
        <w:rPr>
          <w:rFonts w:asciiTheme="majorBidi" w:hAnsiTheme="majorBidi" w:cstheme="majorBidi"/>
          <w:color w:val="000000" w:themeColor="text1"/>
          <w:sz w:val="24"/>
          <w:szCs w:val="24"/>
        </w:rPr>
        <w:t xml:space="preserve">g dengan atlet daerah lain, dalam rangka mempersiapkan para atlet </w:t>
      </w:r>
      <w:r w:rsidR="009110BF" w:rsidRPr="00B33161">
        <w:rPr>
          <w:rFonts w:asciiTheme="majorBidi" w:hAnsiTheme="majorBidi" w:cstheme="majorBidi"/>
          <w:color w:val="000000" w:themeColor="text1"/>
          <w:sz w:val="24"/>
          <w:szCs w:val="24"/>
        </w:rPr>
        <w:t>Petanque</w:t>
      </w:r>
      <w:r w:rsidR="00C061FD" w:rsidRPr="00B33161">
        <w:rPr>
          <w:rFonts w:asciiTheme="majorBidi" w:hAnsiTheme="majorBidi" w:cstheme="majorBidi"/>
          <w:i/>
          <w:iCs/>
          <w:color w:val="000000" w:themeColor="text1"/>
          <w:sz w:val="24"/>
          <w:szCs w:val="24"/>
        </w:rPr>
        <w:t xml:space="preserve"> </w:t>
      </w:r>
      <w:r w:rsidR="00C061FD" w:rsidRPr="00B33161">
        <w:rPr>
          <w:rFonts w:asciiTheme="majorBidi" w:hAnsiTheme="majorBidi" w:cstheme="majorBidi"/>
          <w:color w:val="000000" w:themeColor="text1"/>
          <w:sz w:val="24"/>
          <w:szCs w:val="24"/>
        </w:rPr>
        <w:t xml:space="preserve">Kabupaten Bekasi pada kejuaraan </w:t>
      </w:r>
      <w:r w:rsidR="00C061FD" w:rsidRPr="00B33161">
        <w:rPr>
          <w:rFonts w:asciiTheme="majorBidi" w:hAnsiTheme="majorBidi" w:cstheme="majorBidi"/>
          <w:i/>
          <w:iCs/>
          <w:color w:val="000000" w:themeColor="text1"/>
          <w:sz w:val="24"/>
          <w:szCs w:val="24"/>
        </w:rPr>
        <w:t xml:space="preserve">multievent </w:t>
      </w:r>
      <w:r w:rsidR="00C061FD" w:rsidRPr="00B33161">
        <w:rPr>
          <w:rFonts w:asciiTheme="majorBidi" w:hAnsiTheme="majorBidi" w:cstheme="majorBidi"/>
          <w:color w:val="000000" w:themeColor="text1"/>
          <w:sz w:val="24"/>
          <w:szCs w:val="24"/>
        </w:rPr>
        <w:t>Pekan Olahrga Provinsi (PORPROV) Jawa Barat Tahun 2022.</w:t>
      </w:r>
      <w:r w:rsidR="003E4420" w:rsidRPr="00B33161">
        <w:rPr>
          <w:rFonts w:asciiTheme="majorBidi" w:hAnsiTheme="majorBidi" w:cstheme="majorBidi"/>
          <w:color w:val="000000" w:themeColor="text1"/>
          <w:sz w:val="24"/>
          <w:szCs w:val="24"/>
        </w:rPr>
        <w:t xml:space="preserve"> </w:t>
      </w:r>
    </w:p>
    <w:p w14:paraId="400B57F0" w14:textId="77777777" w:rsidR="006478E2" w:rsidRPr="006478E2" w:rsidRDefault="006478E2" w:rsidP="000E643E">
      <w:pPr>
        <w:spacing w:after="0" w:line="360" w:lineRule="auto"/>
        <w:jc w:val="both"/>
        <w:rPr>
          <w:rFonts w:asciiTheme="majorBidi" w:hAnsiTheme="majorBidi" w:cstheme="majorBidi"/>
          <w:color w:val="000000" w:themeColor="text1"/>
          <w:sz w:val="24"/>
          <w:szCs w:val="24"/>
          <w:lang w:val="en-US"/>
        </w:rPr>
      </w:pPr>
    </w:p>
    <w:p w14:paraId="0E395ACC" w14:textId="77777777" w:rsidR="003B6C9B" w:rsidRPr="00B33161" w:rsidRDefault="00F03802" w:rsidP="00754D61">
      <w:pPr>
        <w:pStyle w:val="Heading2"/>
        <w:ind w:left="0" w:hanging="567"/>
        <w:rPr>
          <w:color w:val="000000" w:themeColor="text1"/>
        </w:rPr>
      </w:pPr>
      <w:bookmarkStart w:id="10" w:name="_Toc95594012"/>
      <w:bookmarkStart w:id="11" w:name="_Toc112612825"/>
      <w:r w:rsidRPr="00B33161">
        <w:rPr>
          <w:color w:val="000000" w:themeColor="text1"/>
        </w:rPr>
        <w:lastRenderedPageBreak/>
        <w:t>Identifikasi Masalah</w:t>
      </w:r>
      <w:bookmarkEnd w:id="10"/>
      <w:bookmarkEnd w:id="11"/>
    </w:p>
    <w:p w14:paraId="495CF7F6" w14:textId="77777777" w:rsidR="00F236DD" w:rsidRPr="00B33161" w:rsidRDefault="00F236DD" w:rsidP="00F236DD">
      <w:pPr>
        <w:pStyle w:val="ListParagraph"/>
        <w:spacing w:line="360" w:lineRule="auto"/>
        <w:ind w:left="0" w:firstLine="720"/>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rPr>
        <w:t xml:space="preserve">Setelah mengkaji masalah </w:t>
      </w:r>
      <w:r w:rsidRPr="00B33161">
        <w:rPr>
          <w:rFonts w:asciiTheme="majorBidi" w:hAnsiTheme="majorBidi" w:cstheme="majorBidi"/>
          <w:color w:val="000000" w:themeColor="text1"/>
          <w:sz w:val="24"/>
          <w:szCs w:val="24"/>
          <w:lang w:val="en-US"/>
        </w:rPr>
        <w:t>yang muncul diatas,</w:t>
      </w:r>
      <w:r w:rsidRPr="00B33161">
        <w:rPr>
          <w:rFonts w:asciiTheme="majorBidi" w:hAnsiTheme="majorBidi" w:cstheme="majorBidi"/>
          <w:color w:val="000000" w:themeColor="text1"/>
          <w:sz w:val="24"/>
          <w:szCs w:val="24"/>
        </w:rPr>
        <w:t xml:space="preserve"> beberapa masalah yang dapat diidentifikasikan di antaranya: </w:t>
      </w:r>
    </w:p>
    <w:p w14:paraId="0EA16685" w14:textId="77777777" w:rsidR="00F236DD" w:rsidRPr="00B33161" w:rsidRDefault="00F236DD" w:rsidP="00F236DD">
      <w:pPr>
        <w:pStyle w:val="ListParagraph"/>
        <w:spacing w:line="360" w:lineRule="auto"/>
        <w:ind w:left="426" w:hanging="426"/>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rPr>
        <w:t xml:space="preserve"> 1. </w:t>
      </w:r>
      <w:r w:rsidRPr="00B33161">
        <w:rPr>
          <w:rFonts w:asciiTheme="majorBidi" w:hAnsiTheme="majorBidi" w:cstheme="majorBidi"/>
          <w:color w:val="000000" w:themeColor="text1"/>
          <w:sz w:val="24"/>
          <w:szCs w:val="24"/>
          <w:lang w:val="en-US"/>
        </w:rPr>
        <w:tab/>
      </w:r>
      <w:r w:rsidRPr="00B33161">
        <w:rPr>
          <w:rFonts w:asciiTheme="majorBidi" w:hAnsiTheme="majorBidi" w:cstheme="majorBidi"/>
          <w:color w:val="000000" w:themeColor="text1"/>
          <w:sz w:val="24"/>
          <w:szCs w:val="24"/>
        </w:rPr>
        <w:t xml:space="preserve">Atlet kurang rileks ketika melakukan shooting kearah </w:t>
      </w:r>
      <w:r w:rsidRPr="00B33161">
        <w:rPr>
          <w:rFonts w:asciiTheme="majorBidi" w:hAnsiTheme="majorBidi" w:cstheme="majorBidi"/>
          <w:color w:val="000000" w:themeColor="text1"/>
          <w:sz w:val="24"/>
          <w:szCs w:val="24"/>
          <w:lang w:val="en-US"/>
        </w:rPr>
        <w:t>bola besi target</w:t>
      </w:r>
      <w:r w:rsidRPr="00B33161">
        <w:rPr>
          <w:rFonts w:asciiTheme="majorBidi" w:hAnsiTheme="majorBidi" w:cstheme="majorBidi"/>
          <w:color w:val="000000" w:themeColor="text1"/>
          <w:sz w:val="24"/>
          <w:szCs w:val="24"/>
        </w:rPr>
        <w:t xml:space="preserve">. </w:t>
      </w:r>
    </w:p>
    <w:p w14:paraId="60E6C119" w14:textId="77777777" w:rsidR="00F236DD" w:rsidRPr="00B33161" w:rsidRDefault="00F236DD" w:rsidP="00F236DD">
      <w:pPr>
        <w:pStyle w:val="ListParagraph"/>
        <w:spacing w:line="360" w:lineRule="auto"/>
        <w:ind w:left="426" w:hanging="426"/>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lang w:val="en-US"/>
        </w:rPr>
        <w:t xml:space="preserve"> </w:t>
      </w:r>
      <w:r w:rsidRPr="00B33161">
        <w:rPr>
          <w:rFonts w:asciiTheme="majorBidi" w:hAnsiTheme="majorBidi" w:cstheme="majorBidi"/>
          <w:color w:val="000000" w:themeColor="text1"/>
          <w:sz w:val="24"/>
          <w:szCs w:val="24"/>
        </w:rPr>
        <w:t xml:space="preserve">2. </w:t>
      </w:r>
      <w:r w:rsidRPr="00B33161">
        <w:rPr>
          <w:rFonts w:asciiTheme="majorBidi" w:hAnsiTheme="majorBidi" w:cstheme="majorBidi"/>
          <w:color w:val="000000" w:themeColor="text1"/>
          <w:sz w:val="24"/>
          <w:szCs w:val="24"/>
        </w:rPr>
        <w:tab/>
        <w:t>Atlet belum konsisten dalam melakukan teknik shooting</w:t>
      </w:r>
      <w:r w:rsidR="00225A31" w:rsidRPr="00B33161">
        <w:rPr>
          <w:rFonts w:asciiTheme="majorBidi" w:hAnsiTheme="majorBidi" w:cstheme="majorBidi"/>
          <w:color w:val="000000" w:themeColor="text1"/>
          <w:sz w:val="24"/>
          <w:szCs w:val="24"/>
          <w:lang w:val="en-US"/>
        </w:rPr>
        <w:t xml:space="preserve"> </w:t>
      </w:r>
      <w:r w:rsidRPr="00B33161">
        <w:rPr>
          <w:rFonts w:asciiTheme="majorBidi" w:hAnsiTheme="majorBidi" w:cstheme="majorBidi"/>
          <w:color w:val="000000" w:themeColor="text1"/>
          <w:sz w:val="24"/>
          <w:szCs w:val="24"/>
        </w:rPr>
        <w:t xml:space="preserve"> </w:t>
      </w:r>
    </w:p>
    <w:p w14:paraId="0F8AD28C" w14:textId="77777777" w:rsidR="00DB3495" w:rsidRPr="00B33161" w:rsidRDefault="00F236DD" w:rsidP="00DB3495">
      <w:pPr>
        <w:pStyle w:val="ListParagraph"/>
        <w:spacing w:line="360" w:lineRule="auto"/>
        <w:ind w:left="426" w:hanging="426"/>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rPr>
        <w:t xml:space="preserve"> 3. </w:t>
      </w:r>
      <w:r w:rsidRPr="00B33161">
        <w:rPr>
          <w:rFonts w:asciiTheme="majorBidi" w:hAnsiTheme="majorBidi" w:cstheme="majorBidi"/>
          <w:color w:val="000000" w:themeColor="text1"/>
          <w:sz w:val="24"/>
          <w:szCs w:val="24"/>
          <w:lang w:val="en-US"/>
        </w:rPr>
        <w:tab/>
      </w:r>
      <w:r w:rsidR="00A73B3E" w:rsidRPr="00B33161">
        <w:rPr>
          <w:rFonts w:asciiTheme="majorBidi" w:hAnsiTheme="majorBidi" w:cstheme="majorBidi"/>
          <w:color w:val="000000" w:themeColor="text1"/>
          <w:sz w:val="24"/>
          <w:szCs w:val="24"/>
        </w:rPr>
        <w:t xml:space="preserve">Belum diketahui pengaruh </w:t>
      </w:r>
      <w:r w:rsidR="00A73B3E" w:rsidRPr="00B33161">
        <w:rPr>
          <w:rFonts w:asciiTheme="majorBidi" w:hAnsiTheme="majorBidi" w:cstheme="majorBidi"/>
          <w:color w:val="000000" w:themeColor="text1"/>
          <w:sz w:val="24"/>
          <w:szCs w:val="24"/>
          <w:lang w:val="en-US"/>
        </w:rPr>
        <w:t xml:space="preserve">latihan </w:t>
      </w:r>
      <w:r w:rsidR="0044287C" w:rsidRPr="00B33161">
        <w:rPr>
          <w:rFonts w:asciiTheme="majorBidi" w:hAnsiTheme="majorBidi" w:cstheme="majorBidi"/>
          <w:i/>
          <w:iCs/>
          <w:color w:val="000000" w:themeColor="text1"/>
          <w:sz w:val="24"/>
          <w:szCs w:val="24"/>
          <w:lang w:val="en-US"/>
        </w:rPr>
        <w:t>imagery</w:t>
      </w:r>
      <w:r w:rsidR="00A73B3E" w:rsidRPr="00B33161">
        <w:rPr>
          <w:rFonts w:asciiTheme="majorBidi" w:hAnsiTheme="majorBidi" w:cstheme="majorBidi"/>
          <w:i/>
          <w:iCs/>
          <w:color w:val="000000" w:themeColor="text1"/>
          <w:sz w:val="24"/>
          <w:szCs w:val="24"/>
          <w:lang w:val="en-US"/>
        </w:rPr>
        <w:t xml:space="preserve"> </w:t>
      </w:r>
      <w:r w:rsidR="00217F40">
        <w:rPr>
          <w:rFonts w:asciiTheme="majorBidi" w:hAnsiTheme="majorBidi" w:cstheme="majorBidi"/>
          <w:color w:val="000000" w:themeColor="text1"/>
          <w:sz w:val="24"/>
          <w:szCs w:val="24"/>
        </w:rPr>
        <w:t>terhadap</w:t>
      </w:r>
      <w:r w:rsidR="00A73B3E" w:rsidRPr="00B33161">
        <w:rPr>
          <w:rFonts w:asciiTheme="majorBidi" w:hAnsiTheme="majorBidi" w:cstheme="majorBidi"/>
          <w:color w:val="000000" w:themeColor="text1"/>
          <w:sz w:val="24"/>
          <w:szCs w:val="24"/>
        </w:rPr>
        <w:t xml:space="preserve"> hasil ketepatan shooting pada cabang olahraga </w:t>
      </w:r>
      <w:r w:rsidR="009110BF" w:rsidRPr="00B33161">
        <w:rPr>
          <w:rFonts w:asciiTheme="majorBidi" w:hAnsiTheme="majorBidi" w:cstheme="majorBidi"/>
          <w:color w:val="000000" w:themeColor="text1"/>
          <w:sz w:val="24"/>
          <w:szCs w:val="24"/>
          <w:lang w:val="en-US"/>
        </w:rPr>
        <w:t>Petanque</w:t>
      </w:r>
      <w:r w:rsidR="00A73B3E" w:rsidRPr="00B33161">
        <w:rPr>
          <w:rFonts w:asciiTheme="majorBidi" w:hAnsiTheme="majorBidi" w:cstheme="majorBidi"/>
          <w:i/>
          <w:iCs/>
          <w:color w:val="000000" w:themeColor="text1"/>
          <w:sz w:val="24"/>
          <w:szCs w:val="24"/>
          <w:lang w:val="en-US"/>
        </w:rPr>
        <w:t xml:space="preserve">, </w:t>
      </w:r>
      <w:r w:rsidR="00A73B3E" w:rsidRPr="00B33161">
        <w:rPr>
          <w:rFonts w:asciiTheme="majorBidi" w:hAnsiTheme="majorBidi" w:cstheme="majorBidi"/>
          <w:color w:val="000000" w:themeColor="text1"/>
          <w:sz w:val="24"/>
          <w:szCs w:val="24"/>
          <w:lang w:val="en-US"/>
        </w:rPr>
        <w:t xml:space="preserve">pada klub </w:t>
      </w:r>
      <w:r w:rsidR="009110BF" w:rsidRPr="00B33161">
        <w:rPr>
          <w:rFonts w:asciiTheme="majorBidi" w:hAnsiTheme="majorBidi" w:cstheme="majorBidi"/>
          <w:color w:val="000000" w:themeColor="text1"/>
          <w:sz w:val="24"/>
          <w:szCs w:val="24"/>
          <w:lang w:val="en-US"/>
        </w:rPr>
        <w:t>Petanque</w:t>
      </w:r>
      <w:r w:rsidR="00A73B3E" w:rsidRPr="00B33161">
        <w:rPr>
          <w:rFonts w:asciiTheme="majorBidi" w:hAnsiTheme="majorBidi" w:cstheme="majorBidi"/>
          <w:i/>
          <w:iCs/>
          <w:color w:val="000000" w:themeColor="text1"/>
          <w:sz w:val="24"/>
          <w:szCs w:val="24"/>
          <w:lang w:val="en-US"/>
        </w:rPr>
        <w:t xml:space="preserve"> </w:t>
      </w:r>
      <w:r w:rsidR="00A73B3E" w:rsidRPr="00B33161">
        <w:rPr>
          <w:rFonts w:asciiTheme="majorBidi" w:hAnsiTheme="majorBidi" w:cstheme="majorBidi"/>
          <w:color w:val="000000" w:themeColor="text1"/>
          <w:sz w:val="24"/>
          <w:szCs w:val="24"/>
          <w:lang w:val="en-US"/>
        </w:rPr>
        <w:t>Kabupaten Bekasi.</w:t>
      </w:r>
    </w:p>
    <w:p w14:paraId="5BBBFF01" w14:textId="77777777" w:rsidR="00DB3495" w:rsidRPr="00B33161" w:rsidRDefault="00DB3495" w:rsidP="00DB3495">
      <w:pPr>
        <w:pStyle w:val="ListParagraph"/>
        <w:spacing w:line="360" w:lineRule="auto"/>
        <w:ind w:left="426" w:hanging="426"/>
        <w:jc w:val="both"/>
        <w:rPr>
          <w:rFonts w:asciiTheme="majorBidi" w:hAnsiTheme="majorBidi" w:cstheme="majorBidi"/>
          <w:color w:val="000000" w:themeColor="text1"/>
          <w:sz w:val="24"/>
          <w:szCs w:val="24"/>
          <w:lang w:val="en-US"/>
        </w:rPr>
      </w:pPr>
    </w:p>
    <w:p w14:paraId="5632A167" w14:textId="77777777" w:rsidR="00DB3495" w:rsidRPr="00B33161" w:rsidRDefault="00DB3495" w:rsidP="00754D61">
      <w:pPr>
        <w:pStyle w:val="Heading2"/>
        <w:ind w:left="0" w:hanging="567"/>
        <w:rPr>
          <w:color w:val="000000" w:themeColor="text1"/>
        </w:rPr>
      </w:pPr>
      <w:bookmarkStart w:id="12" w:name="_Toc95594013"/>
      <w:bookmarkStart w:id="13" w:name="_Toc112612826"/>
      <w:r w:rsidRPr="00B33161">
        <w:rPr>
          <w:color w:val="000000" w:themeColor="text1"/>
        </w:rPr>
        <w:t>Batasan Masalah</w:t>
      </w:r>
      <w:bookmarkEnd w:id="12"/>
      <w:bookmarkEnd w:id="13"/>
      <w:r w:rsidRPr="00B33161">
        <w:rPr>
          <w:color w:val="000000" w:themeColor="text1"/>
        </w:rPr>
        <w:t xml:space="preserve"> </w:t>
      </w:r>
    </w:p>
    <w:p w14:paraId="6F66D6AA" w14:textId="77777777" w:rsidR="00DB3495" w:rsidRPr="00B33161" w:rsidRDefault="00DB3495" w:rsidP="006959F1">
      <w:pPr>
        <w:pStyle w:val="ListParagraph"/>
        <w:spacing w:line="360" w:lineRule="auto"/>
        <w:ind w:left="0" w:firstLine="720"/>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rPr>
        <w:t>Mengingat luasnya permasalahan yang dihadapi, agar permasalahan ini tidak terlalu luas dan dapat dipahami dengan baik serta mengingat terbatasnya kemampuan dan waktu yang tersedia, maka peneliti perlu untuk membatasi permasalahan, terbatas pada :</w:t>
      </w:r>
    </w:p>
    <w:p w14:paraId="57462753" w14:textId="77777777" w:rsidR="006959F1" w:rsidRPr="00B33161" w:rsidRDefault="008C1863" w:rsidP="002A5D13">
      <w:pPr>
        <w:pStyle w:val="ListParagraph"/>
        <w:numPr>
          <w:ilvl w:val="0"/>
          <w:numId w:val="1"/>
        </w:numPr>
        <w:spacing w:line="360" w:lineRule="auto"/>
        <w:ind w:left="426" w:hanging="426"/>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rPr>
        <w:t xml:space="preserve">Fokus penelitian ini hanya </w:t>
      </w:r>
      <w:r w:rsidRPr="00B33161">
        <w:rPr>
          <w:rFonts w:asciiTheme="majorBidi" w:hAnsiTheme="majorBidi" w:cstheme="majorBidi"/>
          <w:color w:val="000000" w:themeColor="text1"/>
          <w:sz w:val="24"/>
          <w:szCs w:val="24"/>
          <w:lang w:val="en-US"/>
        </w:rPr>
        <w:t xml:space="preserve">mengkaji tentang Pengaruh Latihan </w:t>
      </w:r>
      <w:r w:rsidR="0044287C" w:rsidRPr="00B33161">
        <w:rPr>
          <w:rFonts w:asciiTheme="majorBidi" w:hAnsiTheme="majorBidi" w:cstheme="majorBidi"/>
          <w:i/>
          <w:iCs/>
          <w:color w:val="000000" w:themeColor="text1"/>
          <w:sz w:val="24"/>
          <w:szCs w:val="24"/>
          <w:lang w:val="en-US"/>
        </w:rPr>
        <w:t>Imagery</w:t>
      </w:r>
      <w:r w:rsidRPr="00B33161">
        <w:rPr>
          <w:rFonts w:asciiTheme="majorBidi" w:hAnsiTheme="majorBidi" w:cstheme="majorBidi"/>
          <w:i/>
          <w:iCs/>
          <w:color w:val="000000" w:themeColor="text1"/>
          <w:sz w:val="24"/>
          <w:szCs w:val="24"/>
          <w:lang w:val="en-US"/>
        </w:rPr>
        <w:t xml:space="preserve"> </w:t>
      </w:r>
      <w:r w:rsidR="009C35C6">
        <w:rPr>
          <w:rFonts w:asciiTheme="majorBidi" w:hAnsiTheme="majorBidi" w:cstheme="majorBidi"/>
          <w:color w:val="000000" w:themeColor="text1"/>
          <w:sz w:val="24"/>
          <w:szCs w:val="24"/>
          <w:lang w:val="en-US"/>
        </w:rPr>
        <w:t xml:space="preserve">Terhadap </w:t>
      </w:r>
      <w:r w:rsidR="009C35C6">
        <w:rPr>
          <w:rFonts w:asciiTheme="majorBidi" w:hAnsiTheme="majorBidi" w:cstheme="majorBidi"/>
          <w:color w:val="000000" w:themeColor="text1"/>
          <w:sz w:val="24"/>
          <w:szCs w:val="24"/>
          <w:lang w:val="en-US"/>
        </w:rPr>
        <w:tab/>
        <w:t>Hasil</w:t>
      </w:r>
      <w:r w:rsidRPr="00B33161">
        <w:rPr>
          <w:rFonts w:asciiTheme="majorBidi" w:hAnsiTheme="majorBidi" w:cstheme="majorBidi"/>
          <w:color w:val="000000" w:themeColor="text1"/>
          <w:sz w:val="24"/>
          <w:szCs w:val="24"/>
          <w:lang w:val="en-US"/>
        </w:rPr>
        <w:t xml:space="preserve"> </w:t>
      </w:r>
      <w:r w:rsidRPr="00B33161">
        <w:rPr>
          <w:rFonts w:asciiTheme="majorBidi" w:hAnsiTheme="majorBidi" w:cstheme="majorBidi"/>
          <w:i/>
          <w:iCs/>
          <w:color w:val="000000" w:themeColor="text1"/>
          <w:sz w:val="24"/>
          <w:szCs w:val="24"/>
          <w:lang w:val="en-US"/>
        </w:rPr>
        <w:t xml:space="preserve">Shooting </w:t>
      </w:r>
      <w:r w:rsidRPr="00B33161">
        <w:rPr>
          <w:rFonts w:asciiTheme="majorBidi" w:hAnsiTheme="majorBidi" w:cstheme="majorBidi"/>
          <w:color w:val="000000" w:themeColor="text1"/>
          <w:sz w:val="24"/>
          <w:szCs w:val="24"/>
          <w:lang w:val="en-US"/>
        </w:rPr>
        <w:t xml:space="preserve">Pada Atlet </w:t>
      </w:r>
      <w:r w:rsidR="009110BF" w:rsidRPr="00B33161">
        <w:rPr>
          <w:rFonts w:asciiTheme="majorBidi" w:hAnsiTheme="majorBidi" w:cstheme="majorBidi"/>
          <w:color w:val="000000" w:themeColor="text1"/>
          <w:sz w:val="24"/>
          <w:szCs w:val="24"/>
          <w:lang w:val="en-US"/>
        </w:rPr>
        <w:t>Petanque</w:t>
      </w:r>
      <w:r w:rsidRPr="00B33161">
        <w:rPr>
          <w:rFonts w:asciiTheme="majorBidi" w:hAnsiTheme="majorBidi" w:cstheme="majorBidi"/>
          <w:color w:val="000000" w:themeColor="text1"/>
          <w:sz w:val="24"/>
          <w:szCs w:val="24"/>
          <w:lang w:val="en-US"/>
        </w:rPr>
        <w:t xml:space="preserve"> Kabupaten Bekasi.</w:t>
      </w:r>
    </w:p>
    <w:p w14:paraId="395F86D3" w14:textId="77777777" w:rsidR="0094674F" w:rsidRPr="00B33161" w:rsidRDefault="000B790A" w:rsidP="002A5D13">
      <w:pPr>
        <w:pStyle w:val="ListParagraph"/>
        <w:numPr>
          <w:ilvl w:val="0"/>
          <w:numId w:val="1"/>
        </w:numPr>
        <w:spacing w:line="360" w:lineRule="auto"/>
        <w:ind w:left="426" w:hanging="426"/>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rPr>
        <w:t>Subjek penelitian ini dikhususkan</w:t>
      </w:r>
      <w:r w:rsidRPr="00B33161">
        <w:rPr>
          <w:rFonts w:asciiTheme="majorBidi" w:hAnsiTheme="majorBidi" w:cstheme="majorBidi"/>
          <w:color w:val="000000" w:themeColor="text1"/>
          <w:sz w:val="24"/>
          <w:szCs w:val="24"/>
          <w:lang w:val="en-US"/>
        </w:rPr>
        <w:t xml:space="preserve"> hanya</w:t>
      </w:r>
      <w:r w:rsidRPr="00B33161">
        <w:rPr>
          <w:rFonts w:asciiTheme="majorBidi" w:hAnsiTheme="majorBidi" w:cstheme="majorBidi"/>
          <w:color w:val="000000" w:themeColor="text1"/>
          <w:sz w:val="24"/>
          <w:szCs w:val="24"/>
        </w:rPr>
        <w:t xml:space="preserve"> untuk </w:t>
      </w:r>
      <w:r w:rsidRPr="00B33161">
        <w:rPr>
          <w:rFonts w:asciiTheme="majorBidi" w:hAnsiTheme="majorBidi" w:cstheme="majorBidi"/>
          <w:color w:val="000000" w:themeColor="text1"/>
          <w:sz w:val="24"/>
          <w:szCs w:val="24"/>
          <w:lang w:val="en-US"/>
        </w:rPr>
        <w:t xml:space="preserve">atlet klub </w:t>
      </w:r>
      <w:r w:rsidR="009110BF" w:rsidRPr="00B33161">
        <w:rPr>
          <w:rFonts w:asciiTheme="majorBidi" w:hAnsiTheme="majorBidi" w:cstheme="majorBidi"/>
          <w:color w:val="000000" w:themeColor="text1"/>
          <w:sz w:val="24"/>
          <w:szCs w:val="24"/>
          <w:lang w:val="en-US"/>
        </w:rPr>
        <w:t>Petanque</w:t>
      </w:r>
      <w:r w:rsidRPr="00B33161">
        <w:rPr>
          <w:rFonts w:asciiTheme="majorBidi" w:hAnsiTheme="majorBidi" w:cstheme="majorBidi"/>
          <w:i/>
          <w:iCs/>
          <w:color w:val="000000" w:themeColor="text1"/>
          <w:sz w:val="24"/>
          <w:szCs w:val="24"/>
          <w:lang w:val="en-US"/>
        </w:rPr>
        <w:t xml:space="preserve"> </w:t>
      </w:r>
      <w:r w:rsidRPr="00B33161">
        <w:rPr>
          <w:rFonts w:asciiTheme="majorBidi" w:hAnsiTheme="majorBidi" w:cstheme="majorBidi"/>
          <w:color w:val="000000" w:themeColor="text1"/>
          <w:sz w:val="24"/>
          <w:szCs w:val="24"/>
          <w:lang w:val="en-US"/>
        </w:rPr>
        <w:t>Kabupaten Bekasi</w:t>
      </w:r>
      <w:r w:rsidR="00A27D4A" w:rsidRPr="00B33161">
        <w:rPr>
          <w:rFonts w:asciiTheme="majorBidi" w:hAnsiTheme="majorBidi" w:cstheme="majorBidi"/>
          <w:color w:val="000000" w:themeColor="text1"/>
          <w:sz w:val="24"/>
          <w:szCs w:val="24"/>
          <w:lang w:val="en-US"/>
        </w:rPr>
        <w:t>.</w:t>
      </w:r>
    </w:p>
    <w:p w14:paraId="20C4272B" w14:textId="77777777" w:rsidR="000A4536" w:rsidRPr="00B33161" w:rsidRDefault="000A4536" w:rsidP="00754D61">
      <w:pPr>
        <w:pStyle w:val="Heading2"/>
        <w:ind w:left="0" w:hanging="567"/>
        <w:rPr>
          <w:color w:val="000000" w:themeColor="text1"/>
        </w:rPr>
      </w:pPr>
      <w:bookmarkStart w:id="14" w:name="_Toc95594014"/>
      <w:bookmarkStart w:id="15" w:name="_Toc112612827"/>
      <w:r w:rsidRPr="00B33161">
        <w:rPr>
          <w:color w:val="000000" w:themeColor="text1"/>
        </w:rPr>
        <w:t>Rumusan Masalah</w:t>
      </w:r>
      <w:bookmarkEnd w:id="14"/>
      <w:bookmarkEnd w:id="15"/>
      <w:r w:rsidRPr="00B33161">
        <w:rPr>
          <w:color w:val="000000" w:themeColor="text1"/>
        </w:rPr>
        <w:t xml:space="preserve"> </w:t>
      </w:r>
    </w:p>
    <w:p w14:paraId="201F6049" w14:textId="77777777" w:rsidR="0093084B" w:rsidRPr="00B33161" w:rsidRDefault="000A4536" w:rsidP="008C2A89">
      <w:pPr>
        <w:pStyle w:val="ListParagraph"/>
        <w:spacing w:line="360" w:lineRule="auto"/>
        <w:ind w:left="0" w:firstLine="720"/>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rPr>
        <w:t>Berdasarkan uraian dari latar belakang masalah dan batasan masalah di atas, rumusan masalah yang digunakan dalam penelitian ini adalah sebagai berikut : “</w:t>
      </w:r>
      <w:r w:rsidR="008C2A89" w:rsidRPr="00B33161">
        <w:rPr>
          <w:rFonts w:asciiTheme="majorBidi" w:hAnsiTheme="majorBidi" w:cstheme="majorBidi"/>
          <w:color w:val="000000" w:themeColor="text1"/>
          <w:sz w:val="24"/>
          <w:szCs w:val="24"/>
          <w:lang w:val="en-US"/>
        </w:rPr>
        <w:t>Seberapa Besar</w:t>
      </w:r>
      <w:r w:rsidRPr="00B33161">
        <w:rPr>
          <w:rFonts w:asciiTheme="majorBidi" w:hAnsiTheme="majorBidi" w:cstheme="majorBidi"/>
          <w:color w:val="000000" w:themeColor="text1"/>
          <w:sz w:val="24"/>
          <w:szCs w:val="24"/>
        </w:rPr>
        <w:t xml:space="preserve"> </w:t>
      </w:r>
      <w:r w:rsidRPr="00B33161">
        <w:rPr>
          <w:rFonts w:asciiTheme="majorBidi" w:hAnsiTheme="majorBidi" w:cstheme="majorBidi"/>
          <w:color w:val="000000" w:themeColor="text1"/>
          <w:sz w:val="24"/>
          <w:szCs w:val="24"/>
          <w:lang w:val="en-US"/>
        </w:rPr>
        <w:t xml:space="preserve">Pengaruh Latihan </w:t>
      </w:r>
      <w:r w:rsidR="0044287C" w:rsidRPr="00B33161">
        <w:rPr>
          <w:rFonts w:asciiTheme="majorBidi" w:hAnsiTheme="majorBidi" w:cstheme="majorBidi"/>
          <w:i/>
          <w:iCs/>
          <w:color w:val="000000" w:themeColor="text1"/>
          <w:sz w:val="24"/>
          <w:szCs w:val="24"/>
          <w:lang w:val="en-US"/>
        </w:rPr>
        <w:t>Imagery</w:t>
      </w:r>
      <w:r w:rsidRPr="00B33161">
        <w:rPr>
          <w:rFonts w:asciiTheme="majorBidi" w:hAnsiTheme="majorBidi" w:cstheme="majorBidi"/>
          <w:i/>
          <w:iCs/>
          <w:color w:val="000000" w:themeColor="text1"/>
          <w:sz w:val="24"/>
          <w:szCs w:val="24"/>
          <w:lang w:val="en-US"/>
        </w:rPr>
        <w:t xml:space="preserve"> </w:t>
      </w:r>
      <w:r w:rsidR="004D222A">
        <w:rPr>
          <w:rFonts w:asciiTheme="majorBidi" w:hAnsiTheme="majorBidi" w:cstheme="majorBidi"/>
          <w:color w:val="000000" w:themeColor="text1"/>
          <w:sz w:val="24"/>
          <w:szCs w:val="24"/>
          <w:lang w:val="en-US"/>
        </w:rPr>
        <w:t>Terhadap Hasil</w:t>
      </w:r>
      <w:r w:rsidRPr="00B33161">
        <w:rPr>
          <w:rFonts w:asciiTheme="majorBidi" w:hAnsiTheme="majorBidi" w:cstheme="majorBidi"/>
          <w:color w:val="000000" w:themeColor="text1"/>
          <w:sz w:val="24"/>
          <w:szCs w:val="24"/>
          <w:lang w:val="en-US"/>
        </w:rPr>
        <w:t xml:space="preserve"> </w:t>
      </w:r>
      <w:r w:rsidRPr="00B33161">
        <w:rPr>
          <w:rFonts w:asciiTheme="majorBidi" w:hAnsiTheme="majorBidi" w:cstheme="majorBidi"/>
          <w:i/>
          <w:iCs/>
          <w:color w:val="000000" w:themeColor="text1"/>
          <w:sz w:val="24"/>
          <w:szCs w:val="24"/>
          <w:lang w:val="en-US"/>
        </w:rPr>
        <w:t xml:space="preserve">Shooting </w:t>
      </w:r>
      <w:r w:rsidRPr="00B33161">
        <w:rPr>
          <w:rFonts w:asciiTheme="majorBidi" w:hAnsiTheme="majorBidi" w:cstheme="majorBidi"/>
          <w:color w:val="000000" w:themeColor="text1"/>
          <w:sz w:val="24"/>
          <w:szCs w:val="24"/>
          <w:lang w:val="en-US"/>
        </w:rPr>
        <w:t xml:space="preserve">Pada Atlet </w:t>
      </w:r>
      <w:r w:rsidR="009110BF" w:rsidRPr="00B33161">
        <w:rPr>
          <w:rFonts w:asciiTheme="majorBidi" w:hAnsiTheme="majorBidi" w:cstheme="majorBidi"/>
          <w:color w:val="000000" w:themeColor="text1"/>
          <w:sz w:val="24"/>
          <w:szCs w:val="24"/>
          <w:lang w:val="en-US"/>
        </w:rPr>
        <w:t>Petanque</w:t>
      </w:r>
      <w:r w:rsidRPr="00B33161">
        <w:rPr>
          <w:rFonts w:asciiTheme="majorBidi" w:hAnsiTheme="majorBidi" w:cstheme="majorBidi"/>
          <w:i/>
          <w:iCs/>
          <w:color w:val="000000" w:themeColor="text1"/>
          <w:sz w:val="24"/>
          <w:szCs w:val="24"/>
          <w:lang w:val="en-US"/>
        </w:rPr>
        <w:t xml:space="preserve"> </w:t>
      </w:r>
      <w:r w:rsidRPr="00B33161">
        <w:rPr>
          <w:rFonts w:asciiTheme="majorBidi" w:hAnsiTheme="majorBidi" w:cstheme="majorBidi"/>
          <w:color w:val="000000" w:themeColor="text1"/>
          <w:sz w:val="24"/>
          <w:szCs w:val="24"/>
          <w:lang w:val="en-US"/>
        </w:rPr>
        <w:t>Kabupaten Bekasi</w:t>
      </w:r>
      <w:r w:rsidRPr="00B33161">
        <w:rPr>
          <w:rFonts w:asciiTheme="majorBidi" w:hAnsiTheme="majorBidi" w:cstheme="majorBidi"/>
          <w:color w:val="000000" w:themeColor="text1"/>
          <w:sz w:val="24"/>
          <w:szCs w:val="24"/>
        </w:rPr>
        <w:t xml:space="preserve"> ?”</w:t>
      </w:r>
    </w:p>
    <w:p w14:paraId="6EBD84D1" w14:textId="77777777" w:rsidR="00EF711E" w:rsidRPr="00B33161" w:rsidRDefault="00EF711E" w:rsidP="00EF711E">
      <w:pPr>
        <w:pStyle w:val="ListParagraph"/>
        <w:spacing w:line="360" w:lineRule="auto"/>
        <w:ind w:left="0" w:firstLine="720"/>
        <w:jc w:val="both"/>
        <w:rPr>
          <w:rFonts w:asciiTheme="majorBidi" w:hAnsiTheme="majorBidi" w:cstheme="majorBidi"/>
          <w:color w:val="000000" w:themeColor="text1"/>
          <w:sz w:val="24"/>
          <w:szCs w:val="24"/>
          <w:lang w:val="en-US"/>
        </w:rPr>
      </w:pPr>
    </w:p>
    <w:p w14:paraId="779D3DE2" w14:textId="77777777" w:rsidR="0093084B" w:rsidRPr="00B33161" w:rsidRDefault="0093084B" w:rsidP="00754D61">
      <w:pPr>
        <w:pStyle w:val="Heading2"/>
        <w:ind w:left="0" w:hanging="567"/>
        <w:rPr>
          <w:color w:val="000000" w:themeColor="text1"/>
        </w:rPr>
      </w:pPr>
      <w:bookmarkStart w:id="16" w:name="_Toc95594015"/>
      <w:bookmarkStart w:id="17" w:name="_Toc112612828"/>
      <w:r w:rsidRPr="00B33161">
        <w:rPr>
          <w:color w:val="000000" w:themeColor="text1"/>
        </w:rPr>
        <w:t>Tujuan Penelitian</w:t>
      </w:r>
      <w:bookmarkEnd w:id="16"/>
      <w:bookmarkEnd w:id="17"/>
      <w:r w:rsidRPr="00B33161">
        <w:rPr>
          <w:color w:val="000000" w:themeColor="text1"/>
        </w:rPr>
        <w:t xml:space="preserve"> </w:t>
      </w:r>
    </w:p>
    <w:p w14:paraId="665BFFF5" w14:textId="77777777" w:rsidR="0093084B" w:rsidRPr="00B33161" w:rsidRDefault="0093084B" w:rsidP="00303C4E">
      <w:pPr>
        <w:pStyle w:val="ListParagraph"/>
        <w:spacing w:line="360" w:lineRule="auto"/>
        <w:ind w:left="0" w:firstLine="720"/>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rPr>
        <w:t>Berdasarkan batasan masalah dan rumusan masalah diatas, maka tujuan dari penelitian ini adalah : “ U</w:t>
      </w:r>
      <w:r w:rsidRPr="00B33161">
        <w:rPr>
          <w:rFonts w:asciiTheme="majorBidi" w:hAnsiTheme="majorBidi" w:cstheme="majorBidi"/>
          <w:color w:val="000000" w:themeColor="text1"/>
          <w:sz w:val="24"/>
          <w:szCs w:val="24"/>
          <w:lang w:val="en-US"/>
        </w:rPr>
        <w:t xml:space="preserve">ntuk mengetahui </w:t>
      </w:r>
      <w:r w:rsidR="00303C4E" w:rsidRPr="00B33161">
        <w:rPr>
          <w:rFonts w:asciiTheme="majorBidi" w:hAnsiTheme="majorBidi" w:cstheme="majorBidi"/>
          <w:color w:val="000000" w:themeColor="text1"/>
          <w:sz w:val="24"/>
          <w:szCs w:val="24"/>
          <w:lang w:val="en-US"/>
        </w:rPr>
        <w:t>seberapa besar</w:t>
      </w:r>
      <w:r w:rsidRPr="00B33161">
        <w:rPr>
          <w:rFonts w:asciiTheme="majorBidi" w:hAnsiTheme="majorBidi" w:cstheme="majorBidi"/>
          <w:color w:val="000000" w:themeColor="text1"/>
          <w:sz w:val="24"/>
          <w:szCs w:val="24"/>
          <w:lang w:val="en-US"/>
        </w:rPr>
        <w:t xml:space="preserve"> pengaruh latihan </w:t>
      </w:r>
      <w:r w:rsidR="0044287C" w:rsidRPr="00B33161">
        <w:rPr>
          <w:rFonts w:asciiTheme="majorBidi" w:hAnsiTheme="majorBidi" w:cstheme="majorBidi"/>
          <w:i/>
          <w:iCs/>
          <w:color w:val="000000" w:themeColor="text1"/>
          <w:sz w:val="24"/>
          <w:szCs w:val="24"/>
          <w:lang w:val="en-US"/>
        </w:rPr>
        <w:t>imagery</w:t>
      </w:r>
      <w:r w:rsidRPr="00B33161">
        <w:rPr>
          <w:rFonts w:asciiTheme="majorBidi" w:hAnsiTheme="majorBidi" w:cstheme="majorBidi"/>
          <w:i/>
          <w:iCs/>
          <w:color w:val="000000" w:themeColor="text1"/>
          <w:sz w:val="24"/>
          <w:szCs w:val="24"/>
          <w:lang w:val="en-US"/>
        </w:rPr>
        <w:t xml:space="preserve"> </w:t>
      </w:r>
      <w:r w:rsidR="004B00C9">
        <w:rPr>
          <w:rFonts w:asciiTheme="majorBidi" w:hAnsiTheme="majorBidi" w:cstheme="majorBidi"/>
          <w:color w:val="000000" w:themeColor="text1"/>
          <w:sz w:val="24"/>
          <w:szCs w:val="24"/>
          <w:lang w:val="en-US"/>
        </w:rPr>
        <w:t>terhadap hasil</w:t>
      </w:r>
      <w:r w:rsidRPr="00B33161">
        <w:rPr>
          <w:rFonts w:asciiTheme="majorBidi" w:hAnsiTheme="majorBidi" w:cstheme="majorBidi"/>
          <w:color w:val="000000" w:themeColor="text1"/>
          <w:sz w:val="24"/>
          <w:szCs w:val="24"/>
          <w:lang w:val="en-US"/>
        </w:rPr>
        <w:t xml:space="preserve"> </w:t>
      </w:r>
      <w:r w:rsidRPr="00B33161">
        <w:rPr>
          <w:rFonts w:asciiTheme="majorBidi" w:hAnsiTheme="majorBidi" w:cstheme="majorBidi"/>
          <w:i/>
          <w:iCs/>
          <w:color w:val="000000" w:themeColor="text1"/>
          <w:sz w:val="24"/>
          <w:szCs w:val="24"/>
          <w:lang w:val="en-US"/>
        </w:rPr>
        <w:t xml:space="preserve">shooting </w:t>
      </w:r>
      <w:r w:rsidRPr="00B33161">
        <w:rPr>
          <w:rFonts w:asciiTheme="majorBidi" w:hAnsiTheme="majorBidi" w:cstheme="majorBidi"/>
          <w:color w:val="000000" w:themeColor="text1"/>
          <w:sz w:val="24"/>
          <w:szCs w:val="24"/>
          <w:lang w:val="en-US"/>
        </w:rPr>
        <w:t xml:space="preserve">pada atlet </w:t>
      </w:r>
      <w:r w:rsidR="009110BF" w:rsidRPr="00B33161">
        <w:rPr>
          <w:rFonts w:asciiTheme="majorBidi" w:hAnsiTheme="majorBidi" w:cstheme="majorBidi"/>
          <w:color w:val="000000" w:themeColor="text1"/>
          <w:sz w:val="24"/>
          <w:szCs w:val="24"/>
          <w:lang w:val="en-US"/>
        </w:rPr>
        <w:t>Petanque</w:t>
      </w:r>
      <w:r w:rsidRPr="00B33161">
        <w:rPr>
          <w:rFonts w:asciiTheme="majorBidi" w:hAnsiTheme="majorBidi" w:cstheme="majorBidi"/>
          <w:i/>
          <w:iCs/>
          <w:color w:val="000000" w:themeColor="text1"/>
          <w:sz w:val="24"/>
          <w:szCs w:val="24"/>
          <w:lang w:val="en-US"/>
        </w:rPr>
        <w:t xml:space="preserve"> </w:t>
      </w:r>
      <w:r w:rsidRPr="00B33161">
        <w:rPr>
          <w:rFonts w:asciiTheme="majorBidi" w:hAnsiTheme="majorBidi" w:cstheme="majorBidi"/>
          <w:color w:val="000000" w:themeColor="text1"/>
          <w:sz w:val="24"/>
          <w:szCs w:val="24"/>
          <w:lang w:val="en-US"/>
        </w:rPr>
        <w:t>Kabupaten Bekasi”.</w:t>
      </w:r>
    </w:p>
    <w:p w14:paraId="727759C1" w14:textId="77777777" w:rsidR="0062253B" w:rsidRPr="00B33161" w:rsidRDefault="0062253B" w:rsidP="00754D61">
      <w:pPr>
        <w:pStyle w:val="ListParagraph"/>
        <w:spacing w:line="360" w:lineRule="auto"/>
        <w:ind w:left="0" w:firstLine="720"/>
        <w:jc w:val="both"/>
        <w:rPr>
          <w:rFonts w:asciiTheme="majorBidi" w:hAnsiTheme="majorBidi" w:cstheme="majorBidi"/>
          <w:color w:val="000000" w:themeColor="text1"/>
          <w:sz w:val="24"/>
          <w:szCs w:val="24"/>
          <w:lang w:val="en-US"/>
        </w:rPr>
      </w:pPr>
    </w:p>
    <w:p w14:paraId="67BB35B3" w14:textId="77777777" w:rsidR="00AB67A6" w:rsidRPr="00B33161" w:rsidRDefault="00EF711E" w:rsidP="00754D61">
      <w:pPr>
        <w:pStyle w:val="Heading2"/>
        <w:ind w:left="0" w:hanging="567"/>
        <w:rPr>
          <w:color w:val="000000" w:themeColor="text1"/>
        </w:rPr>
      </w:pPr>
      <w:bookmarkStart w:id="18" w:name="_Toc95594016"/>
      <w:bookmarkStart w:id="19" w:name="_Toc112612829"/>
      <w:r w:rsidRPr="00B33161">
        <w:rPr>
          <w:color w:val="000000" w:themeColor="text1"/>
        </w:rPr>
        <w:lastRenderedPageBreak/>
        <w:t>Manfaat Penelitian</w:t>
      </w:r>
      <w:bookmarkEnd w:id="18"/>
      <w:bookmarkEnd w:id="19"/>
    </w:p>
    <w:p w14:paraId="14080625" w14:textId="77777777" w:rsidR="003D5D10" w:rsidRPr="00B33161" w:rsidRDefault="00D471DD" w:rsidP="00E0380E">
      <w:pPr>
        <w:spacing w:line="360" w:lineRule="auto"/>
        <w:ind w:firstLine="720"/>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rPr>
        <w:t>Setelah penelitian ini selesai, diharapkan ada manfaat yang diperoleh, baik secara teoritis maupun secara praktis. Adapun manfaat penelitian ini sebagai berikut</w:t>
      </w:r>
      <w:r w:rsidRPr="00B33161">
        <w:rPr>
          <w:rFonts w:asciiTheme="majorBidi" w:hAnsiTheme="majorBidi" w:cstheme="majorBidi"/>
          <w:color w:val="000000" w:themeColor="text1"/>
          <w:sz w:val="24"/>
          <w:szCs w:val="24"/>
          <w:lang w:val="en-US"/>
        </w:rPr>
        <w:t xml:space="preserve"> :</w:t>
      </w:r>
    </w:p>
    <w:p w14:paraId="12E0856C" w14:textId="77777777" w:rsidR="00D471DD" w:rsidRPr="00B33161" w:rsidRDefault="00D471DD" w:rsidP="002A5D13">
      <w:pPr>
        <w:pStyle w:val="ListParagraph"/>
        <w:numPr>
          <w:ilvl w:val="0"/>
          <w:numId w:val="2"/>
        </w:numPr>
        <w:spacing w:line="360" w:lineRule="auto"/>
        <w:ind w:left="284" w:hanging="284"/>
        <w:jc w:val="both"/>
        <w:rPr>
          <w:rFonts w:asciiTheme="majorBidi" w:hAnsiTheme="majorBidi" w:cstheme="majorBidi"/>
          <w:b/>
          <w:bCs/>
          <w:color w:val="000000" w:themeColor="text1"/>
          <w:sz w:val="24"/>
          <w:szCs w:val="24"/>
          <w:lang w:val="en-US"/>
        </w:rPr>
      </w:pPr>
      <w:r w:rsidRPr="00B33161">
        <w:rPr>
          <w:rFonts w:asciiTheme="majorBidi" w:hAnsiTheme="majorBidi" w:cstheme="majorBidi"/>
          <w:color w:val="000000" w:themeColor="text1"/>
          <w:sz w:val="24"/>
          <w:szCs w:val="24"/>
          <w:lang w:val="en-US"/>
        </w:rPr>
        <w:t xml:space="preserve"> Manfaat Teoritis</w:t>
      </w:r>
    </w:p>
    <w:p w14:paraId="4A6B3AC1" w14:textId="77777777" w:rsidR="00092DB5" w:rsidRPr="00B33161" w:rsidRDefault="00D471DD" w:rsidP="00262F83">
      <w:pPr>
        <w:spacing w:line="360" w:lineRule="auto"/>
        <w:ind w:left="360"/>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rPr>
        <w:t>Secara teoritis hasil penelitian ini adalah dapat menambah wawasan dan memberikan sumbangan pemikiran</w:t>
      </w:r>
      <w:r w:rsidRPr="00B33161">
        <w:rPr>
          <w:rFonts w:asciiTheme="majorBidi" w:hAnsiTheme="majorBidi" w:cstheme="majorBidi"/>
          <w:color w:val="000000" w:themeColor="text1"/>
          <w:sz w:val="24"/>
          <w:szCs w:val="24"/>
          <w:lang w:val="en-US"/>
        </w:rPr>
        <w:t xml:space="preserve">, serta </w:t>
      </w:r>
      <w:r w:rsidRPr="00B33161">
        <w:rPr>
          <w:rFonts w:asciiTheme="majorBidi" w:hAnsiTheme="majorBidi" w:cstheme="majorBidi"/>
          <w:color w:val="000000" w:themeColor="text1"/>
          <w:sz w:val="24"/>
          <w:szCs w:val="24"/>
        </w:rPr>
        <w:t xml:space="preserve">masukan bagi para pelatih maupun pembina juga pihak yang berkompeten terhadap pembinaan altet olahraga </w:t>
      </w:r>
      <w:r w:rsidR="009110BF" w:rsidRPr="00B33161">
        <w:rPr>
          <w:rFonts w:asciiTheme="majorBidi" w:hAnsiTheme="majorBidi" w:cstheme="majorBidi"/>
          <w:color w:val="000000" w:themeColor="text1"/>
          <w:sz w:val="24"/>
          <w:szCs w:val="24"/>
        </w:rPr>
        <w:t>Petanque</w:t>
      </w:r>
      <w:r w:rsidR="00287A95" w:rsidRPr="00B33161">
        <w:rPr>
          <w:rFonts w:asciiTheme="majorBidi" w:hAnsiTheme="majorBidi" w:cstheme="majorBidi"/>
          <w:color w:val="000000" w:themeColor="text1"/>
          <w:sz w:val="24"/>
          <w:szCs w:val="24"/>
          <w:lang w:val="en-US"/>
        </w:rPr>
        <w:t>.</w:t>
      </w:r>
    </w:p>
    <w:p w14:paraId="0EB9D2A3" w14:textId="77777777" w:rsidR="00287A95" w:rsidRPr="00B33161" w:rsidRDefault="00287A95" w:rsidP="002A5D13">
      <w:pPr>
        <w:pStyle w:val="ListParagraph"/>
        <w:numPr>
          <w:ilvl w:val="0"/>
          <w:numId w:val="2"/>
        </w:numPr>
        <w:spacing w:line="360" w:lineRule="auto"/>
        <w:ind w:left="284" w:hanging="284"/>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lang w:val="en-US"/>
        </w:rPr>
        <w:t>Manfaat Praktis</w:t>
      </w:r>
    </w:p>
    <w:p w14:paraId="09D26680" w14:textId="77777777" w:rsidR="00876A48" w:rsidRPr="00B33161" w:rsidRDefault="00876A48" w:rsidP="00876A48">
      <w:pPr>
        <w:pStyle w:val="ListParagraph"/>
        <w:spacing w:line="360" w:lineRule="auto"/>
        <w:ind w:left="284"/>
        <w:jc w:val="both"/>
        <w:rPr>
          <w:rFonts w:asciiTheme="majorBidi" w:hAnsiTheme="majorBidi" w:cstheme="majorBidi"/>
          <w:color w:val="000000" w:themeColor="text1"/>
          <w:sz w:val="24"/>
          <w:szCs w:val="24"/>
          <w:lang w:val="en-US"/>
        </w:rPr>
      </w:pPr>
    </w:p>
    <w:p w14:paraId="67B2E136" w14:textId="77777777" w:rsidR="009D6449" w:rsidRPr="00B33161" w:rsidRDefault="009D6449" w:rsidP="002A5D13">
      <w:pPr>
        <w:pStyle w:val="ListParagraph"/>
        <w:numPr>
          <w:ilvl w:val="0"/>
          <w:numId w:val="3"/>
        </w:numPr>
        <w:spacing w:line="360" w:lineRule="auto"/>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lang w:val="en-US"/>
        </w:rPr>
        <w:t>Atlet</w:t>
      </w:r>
    </w:p>
    <w:p w14:paraId="5476D4F8" w14:textId="77777777" w:rsidR="009D6449" w:rsidRPr="00B33161" w:rsidRDefault="009D6449" w:rsidP="00573FBA">
      <w:pPr>
        <w:pStyle w:val="ListParagraph"/>
        <w:spacing w:line="360" w:lineRule="auto"/>
        <w:ind w:left="644"/>
        <w:jc w:val="both"/>
        <w:rPr>
          <w:rFonts w:asciiTheme="majorBidi" w:hAnsiTheme="majorBidi" w:cstheme="majorBidi"/>
          <w:i/>
          <w:iCs/>
          <w:color w:val="000000" w:themeColor="text1"/>
          <w:sz w:val="24"/>
          <w:szCs w:val="24"/>
          <w:lang w:val="en-US"/>
        </w:rPr>
      </w:pPr>
      <w:r w:rsidRPr="00B33161">
        <w:rPr>
          <w:rFonts w:asciiTheme="majorBidi" w:hAnsiTheme="majorBidi" w:cstheme="majorBidi"/>
          <w:color w:val="000000" w:themeColor="text1"/>
          <w:sz w:val="24"/>
          <w:szCs w:val="24"/>
          <w:lang w:val="en-US"/>
        </w:rPr>
        <w:t>Hasil penelitian ini diharapkan dapat</w:t>
      </w:r>
      <w:r w:rsidRPr="00B33161">
        <w:rPr>
          <w:rFonts w:asciiTheme="majorBidi" w:hAnsiTheme="majorBidi" w:cstheme="majorBidi"/>
          <w:color w:val="000000" w:themeColor="text1"/>
          <w:sz w:val="24"/>
          <w:szCs w:val="24"/>
        </w:rPr>
        <w:t xml:space="preserve"> menambah ilmu pengetahuan </w:t>
      </w:r>
      <w:r w:rsidR="008E4BE8" w:rsidRPr="00B33161">
        <w:rPr>
          <w:rFonts w:asciiTheme="majorBidi" w:hAnsiTheme="majorBidi" w:cstheme="majorBidi"/>
          <w:color w:val="000000" w:themeColor="text1"/>
          <w:sz w:val="24"/>
          <w:szCs w:val="24"/>
          <w:lang w:val="en-US"/>
        </w:rPr>
        <w:t xml:space="preserve">bagi </w:t>
      </w:r>
      <w:r w:rsidR="0017508A" w:rsidRPr="00B33161">
        <w:rPr>
          <w:rFonts w:asciiTheme="majorBidi" w:hAnsiTheme="majorBidi" w:cstheme="majorBidi"/>
          <w:color w:val="000000" w:themeColor="text1"/>
          <w:sz w:val="24"/>
          <w:szCs w:val="24"/>
          <w:lang w:val="en-US"/>
        </w:rPr>
        <w:t xml:space="preserve">Atlet untuk mengetahui </w:t>
      </w:r>
      <w:r w:rsidRPr="00B33161">
        <w:rPr>
          <w:rFonts w:asciiTheme="majorBidi" w:hAnsiTheme="majorBidi" w:cstheme="majorBidi"/>
          <w:color w:val="000000" w:themeColor="text1"/>
          <w:sz w:val="24"/>
          <w:szCs w:val="24"/>
        </w:rPr>
        <w:t xml:space="preserve">pengaruh latihan </w:t>
      </w:r>
      <w:r w:rsidR="0044287C" w:rsidRPr="00B33161">
        <w:rPr>
          <w:rFonts w:asciiTheme="majorBidi" w:hAnsiTheme="majorBidi" w:cstheme="majorBidi"/>
          <w:i/>
          <w:iCs/>
          <w:color w:val="000000" w:themeColor="text1"/>
          <w:sz w:val="24"/>
          <w:szCs w:val="24"/>
          <w:lang w:val="en-US"/>
        </w:rPr>
        <w:t>imagery</w:t>
      </w:r>
      <w:r w:rsidR="005F457B" w:rsidRPr="00B33161">
        <w:rPr>
          <w:rFonts w:asciiTheme="majorBidi" w:hAnsiTheme="majorBidi" w:cstheme="majorBidi"/>
          <w:i/>
          <w:iCs/>
          <w:color w:val="000000" w:themeColor="text1"/>
          <w:sz w:val="24"/>
          <w:szCs w:val="24"/>
          <w:lang w:val="en-US"/>
        </w:rPr>
        <w:t xml:space="preserve"> </w:t>
      </w:r>
      <w:r w:rsidR="00AF0373">
        <w:rPr>
          <w:rFonts w:asciiTheme="majorBidi" w:hAnsiTheme="majorBidi" w:cstheme="majorBidi"/>
          <w:color w:val="000000" w:themeColor="text1"/>
          <w:sz w:val="24"/>
          <w:szCs w:val="24"/>
          <w:lang w:val="en-US"/>
        </w:rPr>
        <w:t>terhadap hasil</w:t>
      </w:r>
      <w:r w:rsidR="005F457B" w:rsidRPr="00B33161">
        <w:rPr>
          <w:rFonts w:asciiTheme="majorBidi" w:hAnsiTheme="majorBidi" w:cstheme="majorBidi"/>
          <w:color w:val="000000" w:themeColor="text1"/>
          <w:sz w:val="24"/>
          <w:szCs w:val="24"/>
          <w:lang w:val="en-US"/>
        </w:rPr>
        <w:t xml:space="preserve"> </w:t>
      </w:r>
      <w:r w:rsidR="005F457B" w:rsidRPr="00B33161">
        <w:rPr>
          <w:rFonts w:asciiTheme="majorBidi" w:hAnsiTheme="majorBidi" w:cstheme="majorBidi"/>
          <w:i/>
          <w:iCs/>
          <w:color w:val="000000" w:themeColor="text1"/>
          <w:sz w:val="24"/>
          <w:szCs w:val="24"/>
          <w:lang w:val="en-US"/>
        </w:rPr>
        <w:t xml:space="preserve">shooting </w:t>
      </w:r>
      <w:r w:rsidR="005F457B" w:rsidRPr="00B33161">
        <w:rPr>
          <w:rFonts w:asciiTheme="majorBidi" w:hAnsiTheme="majorBidi" w:cstheme="majorBidi"/>
          <w:color w:val="000000" w:themeColor="text1"/>
          <w:sz w:val="24"/>
          <w:szCs w:val="24"/>
          <w:lang w:val="en-US"/>
        </w:rPr>
        <w:t xml:space="preserve">pada olahraga </w:t>
      </w:r>
      <w:r w:rsidR="009110BF" w:rsidRPr="00B33161">
        <w:rPr>
          <w:rFonts w:asciiTheme="majorBidi" w:hAnsiTheme="majorBidi" w:cstheme="majorBidi"/>
          <w:color w:val="000000" w:themeColor="text1"/>
          <w:sz w:val="24"/>
          <w:szCs w:val="24"/>
          <w:lang w:val="en-US"/>
        </w:rPr>
        <w:t>Petanque</w:t>
      </w:r>
    </w:p>
    <w:p w14:paraId="6DD50DB3" w14:textId="77777777" w:rsidR="00876A48" w:rsidRPr="00B33161" w:rsidRDefault="00876A48" w:rsidP="005F457B">
      <w:pPr>
        <w:pStyle w:val="ListParagraph"/>
        <w:spacing w:line="360" w:lineRule="auto"/>
        <w:ind w:left="644"/>
        <w:jc w:val="both"/>
        <w:rPr>
          <w:rFonts w:asciiTheme="majorBidi" w:hAnsiTheme="majorBidi" w:cstheme="majorBidi"/>
          <w:color w:val="000000" w:themeColor="text1"/>
          <w:sz w:val="24"/>
          <w:szCs w:val="24"/>
          <w:lang w:val="en-US"/>
        </w:rPr>
      </w:pPr>
    </w:p>
    <w:p w14:paraId="217B838A" w14:textId="77777777" w:rsidR="006A1949" w:rsidRPr="00B33161" w:rsidRDefault="00876A48" w:rsidP="002A5D13">
      <w:pPr>
        <w:pStyle w:val="ListParagraph"/>
        <w:numPr>
          <w:ilvl w:val="0"/>
          <w:numId w:val="3"/>
        </w:numPr>
        <w:spacing w:line="360" w:lineRule="auto"/>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lang w:val="en-US"/>
        </w:rPr>
        <w:t>Pelatih</w:t>
      </w:r>
    </w:p>
    <w:p w14:paraId="1A72142F" w14:textId="77777777" w:rsidR="00876A48" w:rsidRPr="00B33161" w:rsidRDefault="00876A48" w:rsidP="00876A48">
      <w:pPr>
        <w:pStyle w:val="ListParagraph"/>
        <w:spacing w:line="360" w:lineRule="auto"/>
        <w:ind w:left="644"/>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lang w:val="en-US"/>
        </w:rPr>
        <w:t xml:space="preserve">Hasil penelitiann ini diharapkan menjadi acuan dan </w:t>
      </w:r>
      <w:r w:rsidRPr="00B33161">
        <w:rPr>
          <w:rFonts w:asciiTheme="majorBidi" w:hAnsiTheme="majorBidi" w:cstheme="majorBidi"/>
          <w:color w:val="000000" w:themeColor="text1"/>
          <w:sz w:val="24"/>
          <w:szCs w:val="24"/>
        </w:rPr>
        <w:t xml:space="preserve">sebagai masukan yang dapat diperoleh dari hasil penelitian ini dapat dimanfaatkan untuk meraih prestasi dalam kejuaraan </w:t>
      </w:r>
      <w:r w:rsidR="009110BF" w:rsidRPr="00B33161">
        <w:rPr>
          <w:rFonts w:asciiTheme="majorBidi" w:hAnsiTheme="majorBidi" w:cstheme="majorBidi"/>
          <w:color w:val="000000" w:themeColor="text1"/>
          <w:sz w:val="24"/>
          <w:szCs w:val="24"/>
        </w:rPr>
        <w:t>Petanque</w:t>
      </w:r>
      <w:r w:rsidRPr="00B33161">
        <w:rPr>
          <w:rFonts w:asciiTheme="majorBidi" w:hAnsiTheme="majorBidi" w:cstheme="majorBidi"/>
          <w:color w:val="000000" w:themeColor="text1"/>
          <w:sz w:val="24"/>
          <w:szCs w:val="24"/>
        </w:rPr>
        <w:t>.</w:t>
      </w:r>
    </w:p>
    <w:p w14:paraId="257D1AC1" w14:textId="77777777" w:rsidR="00471926" w:rsidRPr="00B33161" w:rsidRDefault="00471926" w:rsidP="00876A48">
      <w:pPr>
        <w:pStyle w:val="ListParagraph"/>
        <w:spacing w:line="360" w:lineRule="auto"/>
        <w:ind w:left="644"/>
        <w:jc w:val="both"/>
        <w:rPr>
          <w:rFonts w:asciiTheme="majorBidi" w:hAnsiTheme="majorBidi" w:cstheme="majorBidi"/>
          <w:color w:val="000000" w:themeColor="text1"/>
          <w:sz w:val="24"/>
          <w:szCs w:val="24"/>
          <w:lang w:val="en-US"/>
        </w:rPr>
      </w:pPr>
    </w:p>
    <w:p w14:paraId="4B78231F" w14:textId="77777777" w:rsidR="003D5D10" w:rsidRPr="00B33161" w:rsidRDefault="003D5D10" w:rsidP="002A5D13">
      <w:pPr>
        <w:pStyle w:val="ListParagraph"/>
        <w:numPr>
          <w:ilvl w:val="0"/>
          <w:numId w:val="3"/>
        </w:numPr>
        <w:spacing w:line="360" w:lineRule="auto"/>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lang w:val="en-US"/>
        </w:rPr>
        <w:t>Peneliti</w:t>
      </w:r>
    </w:p>
    <w:p w14:paraId="5AE84144" w14:textId="77777777" w:rsidR="003D5D10" w:rsidRPr="00B33161" w:rsidRDefault="003D5D10" w:rsidP="003D5D10">
      <w:pPr>
        <w:pStyle w:val="ListParagraph"/>
        <w:spacing w:line="360" w:lineRule="auto"/>
        <w:ind w:left="644"/>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rPr>
        <w:t>Sebagai persyaratan untuk menyelesaikan program sarjana, meningkatkan pengalaman dan kekreativa</w:t>
      </w:r>
      <w:r w:rsidRPr="00B33161">
        <w:rPr>
          <w:rFonts w:asciiTheme="majorBidi" w:hAnsiTheme="majorBidi" w:cstheme="majorBidi"/>
          <w:color w:val="000000" w:themeColor="text1"/>
          <w:sz w:val="24"/>
          <w:szCs w:val="24"/>
          <w:lang w:val="en-US"/>
        </w:rPr>
        <w:t>s</w:t>
      </w:r>
      <w:r w:rsidRPr="00B33161">
        <w:rPr>
          <w:rFonts w:asciiTheme="majorBidi" w:hAnsiTheme="majorBidi" w:cstheme="majorBidi"/>
          <w:color w:val="000000" w:themeColor="text1"/>
          <w:sz w:val="24"/>
          <w:szCs w:val="24"/>
        </w:rPr>
        <w:t xml:space="preserve"> dalam melakukan penelitian</w:t>
      </w:r>
      <w:r w:rsidRPr="00B33161">
        <w:rPr>
          <w:rFonts w:asciiTheme="majorBidi" w:hAnsiTheme="majorBidi" w:cstheme="majorBidi"/>
          <w:color w:val="000000" w:themeColor="text1"/>
          <w:sz w:val="24"/>
          <w:szCs w:val="24"/>
          <w:lang w:val="en-US"/>
        </w:rPr>
        <w:t>.</w:t>
      </w:r>
    </w:p>
    <w:p w14:paraId="1B1CA1DA" w14:textId="77777777" w:rsidR="0062491F" w:rsidRPr="00B33161" w:rsidRDefault="0062491F" w:rsidP="003D5D10">
      <w:pPr>
        <w:pStyle w:val="ListParagraph"/>
        <w:spacing w:line="360" w:lineRule="auto"/>
        <w:ind w:left="644"/>
        <w:jc w:val="both"/>
        <w:rPr>
          <w:rFonts w:asciiTheme="majorBidi" w:hAnsiTheme="majorBidi" w:cstheme="majorBidi"/>
          <w:color w:val="000000" w:themeColor="text1"/>
          <w:sz w:val="24"/>
          <w:szCs w:val="24"/>
          <w:lang w:val="en-US"/>
        </w:rPr>
      </w:pPr>
    </w:p>
    <w:p w14:paraId="3479DAFF" w14:textId="77777777" w:rsidR="00471926" w:rsidRPr="00B33161" w:rsidRDefault="00471926" w:rsidP="002A5D13">
      <w:pPr>
        <w:pStyle w:val="ListParagraph"/>
        <w:numPr>
          <w:ilvl w:val="0"/>
          <w:numId w:val="3"/>
        </w:numPr>
        <w:spacing w:line="360" w:lineRule="auto"/>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lang w:val="en-US"/>
        </w:rPr>
        <w:t>Peneliti Lain</w:t>
      </w:r>
    </w:p>
    <w:p w14:paraId="41D34852" w14:textId="77777777" w:rsidR="00E0380E" w:rsidRPr="00092DB5" w:rsidRDefault="00471926" w:rsidP="00092DB5">
      <w:pPr>
        <w:pStyle w:val="ListParagraph"/>
        <w:spacing w:line="360" w:lineRule="auto"/>
        <w:ind w:left="644"/>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rPr>
        <w:t>Hasil penelitian ini diharapkan dapat digunakan sebagai informasi bagi pen</w:t>
      </w:r>
      <w:r w:rsidRPr="00B33161">
        <w:rPr>
          <w:rFonts w:asciiTheme="majorBidi" w:hAnsiTheme="majorBidi" w:cstheme="majorBidi"/>
          <w:color w:val="000000" w:themeColor="text1"/>
          <w:sz w:val="24"/>
          <w:szCs w:val="24"/>
          <w:lang w:val="en-US"/>
        </w:rPr>
        <w:t>e</w:t>
      </w:r>
      <w:r w:rsidRPr="00B33161">
        <w:rPr>
          <w:rFonts w:asciiTheme="majorBidi" w:hAnsiTheme="majorBidi" w:cstheme="majorBidi"/>
          <w:color w:val="000000" w:themeColor="text1"/>
          <w:sz w:val="24"/>
          <w:szCs w:val="24"/>
        </w:rPr>
        <w:t xml:space="preserve">litian </w:t>
      </w:r>
      <w:r w:rsidRPr="00B33161">
        <w:rPr>
          <w:rFonts w:asciiTheme="majorBidi" w:hAnsiTheme="majorBidi" w:cstheme="majorBidi"/>
          <w:color w:val="000000" w:themeColor="text1"/>
          <w:sz w:val="24"/>
          <w:szCs w:val="24"/>
          <w:lang w:val="en-US"/>
        </w:rPr>
        <w:t>kedepannya,</w:t>
      </w:r>
      <w:r w:rsidRPr="00B33161">
        <w:rPr>
          <w:rFonts w:asciiTheme="majorBidi" w:hAnsiTheme="majorBidi" w:cstheme="majorBidi"/>
          <w:color w:val="000000" w:themeColor="text1"/>
          <w:sz w:val="24"/>
          <w:szCs w:val="24"/>
        </w:rPr>
        <w:t xml:space="preserve"> agar k</w:t>
      </w:r>
      <w:r w:rsidRPr="00B33161">
        <w:rPr>
          <w:rFonts w:asciiTheme="majorBidi" w:hAnsiTheme="majorBidi" w:cstheme="majorBidi"/>
          <w:color w:val="000000" w:themeColor="text1"/>
          <w:sz w:val="24"/>
          <w:szCs w:val="24"/>
          <w:lang w:val="en-US"/>
        </w:rPr>
        <w:t>emudian</w:t>
      </w:r>
      <w:r w:rsidRPr="00B33161">
        <w:rPr>
          <w:rFonts w:asciiTheme="majorBidi" w:hAnsiTheme="majorBidi" w:cstheme="majorBidi"/>
          <w:color w:val="000000" w:themeColor="text1"/>
          <w:sz w:val="24"/>
          <w:szCs w:val="24"/>
        </w:rPr>
        <w:t xml:space="preserve"> olahraga </w:t>
      </w:r>
      <w:r w:rsidR="009110BF" w:rsidRPr="00B33161">
        <w:rPr>
          <w:rFonts w:asciiTheme="majorBidi" w:hAnsiTheme="majorBidi" w:cstheme="majorBidi"/>
          <w:color w:val="000000" w:themeColor="text1"/>
          <w:sz w:val="24"/>
          <w:szCs w:val="24"/>
        </w:rPr>
        <w:t>Petanque</w:t>
      </w:r>
      <w:r w:rsidRPr="00B33161">
        <w:rPr>
          <w:rFonts w:asciiTheme="majorBidi" w:hAnsiTheme="majorBidi" w:cstheme="majorBidi"/>
          <w:color w:val="000000" w:themeColor="text1"/>
          <w:sz w:val="24"/>
          <w:szCs w:val="24"/>
        </w:rPr>
        <w:t xml:space="preserve"> di</w:t>
      </w:r>
      <w:r w:rsidRPr="00B33161">
        <w:rPr>
          <w:rFonts w:asciiTheme="majorBidi" w:hAnsiTheme="majorBidi" w:cstheme="majorBidi"/>
          <w:color w:val="000000" w:themeColor="text1"/>
          <w:sz w:val="24"/>
          <w:szCs w:val="24"/>
          <w:lang w:val="en-US"/>
        </w:rPr>
        <w:t xml:space="preserve"> I</w:t>
      </w:r>
      <w:r w:rsidRPr="00B33161">
        <w:rPr>
          <w:rFonts w:asciiTheme="majorBidi" w:hAnsiTheme="majorBidi" w:cstheme="majorBidi"/>
          <w:color w:val="000000" w:themeColor="text1"/>
          <w:sz w:val="24"/>
          <w:szCs w:val="24"/>
        </w:rPr>
        <w:t xml:space="preserve">ndonesia </w:t>
      </w:r>
      <w:r w:rsidRPr="00B33161">
        <w:rPr>
          <w:rFonts w:asciiTheme="majorBidi" w:hAnsiTheme="majorBidi" w:cstheme="majorBidi"/>
          <w:color w:val="000000" w:themeColor="text1"/>
          <w:sz w:val="24"/>
          <w:szCs w:val="24"/>
        </w:rPr>
        <w:lastRenderedPageBreak/>
        <w:t>semakin maju dan berkembang</w:t>
      </w:r>
      <w:r w:rsidRPr="00B33161">
        <w:rPr>
          <w:rFonts w:asciiTheme="majorBidi" w:hAnsiTheme="majorBidi" w:cstheme="majorBidi"/>
          <w:color w:val="000000" w:themeColor="text1"/>
          <w:sz w:val="24"/>
          <w:szCs w:val="24"/>
          <w:lang w:val="en-US"/>
        </w:rPr>
        <w:t>, serta</w:t>
      </w:r>
      <w:r w:rsidRPr="00B33161">
        <w:rPr>
          <w:rFonts w:asciiTheme="majorBidi" w:hAnsiTheme="majorBidi" w:cstheme="majorBidi"/>
          <w:color w:val="000000" w:themeColor="text1"/>
          <w:sz w:val="24"/>
          <w:szCs w:val="24"/>
        </w:rPr>
        <w:t xml:space="preserve"> mendapatkan</w:t>
      </w:r>
      <w:r w:rsidRPr="00B33161">
        <w:rPr>
          <w:rFonts w:asciiTheme="majorBidi" w:hAnsiTheme="majorBidi" w:cstheme="majorBidi"/>
          <w:color w:val="000000" w:themeColor="text1"/>
          <w:sz w:val="24"/>
          <w:szCs w:val="24"/>
          <w:lang w:val="en-US"/>
        </w:rPr>
        <w:t xml:space="preserve"> pr</w:t>
      </w:r>
      <w:r w:rsidR="00092DB5">
        <w:rPr>
          <w:rFonts w:asciiTheme="majorBidi" w:hAnsiTheme="majorBidi" w:cstheme="majorBidi"/>
          <w:color w:val="000000" w:themeColor="text1"/>
          <w:sz w:val="24"/>
          <w:szCs w:val="24"/>
          <w:lang w:val="en-US"/>
        </w:rPr>
        <w:t>estasi di kancah Internasional.</w:t>
      </w:r>
    </w:p>
    <w:p w14:paraId="618A49E7" w14:textId="77777777" w:rsidR="00E0380E" w:rsidRPr="00B33161" w:rsidRDefault="00E0380E" w:rsidP="00754D61">
      <w:pPr>
        <w:pStyle w:val="Heading2"/>
        <w:ind w:left="0" w:hanging="567"/>
        <w:rPr>
          <w:color w:val="000000" w:themeColor="text1"/>
        </w:rPr>
      </w:pPr>
      <w:bookmarkStart w:id="20" w:name="_Toc95594017"/>
      <w:bookmarkStart w:id="21" w:name="_Toc112612830"/>
      <w:r w:rsidRPr="00B33161">
        <w:rPr>
          <w:color w:val="000000" w:themeColor="text1"/>
        </w:rPr>
        <w:t>Definisi Operasional</w:t>
      </w:r>
      <w:bookmarkEnd w:id="20"/>
      <w:bookmarkEnd w:id="21"/>
      <w:r w:rsidRPr="00B33161">
        <w:rPr>
          <w:color w:val="000000" w:themeColor="text1"/>
        </w:rPr>
        <w:t xml:space="preserve"> </w:t>
      </w:r>
    </w:p>
    <w:p w14:paraId="11421423" w14:textId="77777777" w:rsidR="006C2D51" w:rsidRPr="00B33161" w:rsidRDefault="00E0380E" w:rsidP="00E0380E">
      <w:pPr>
        <w:spacing w:line="360" w:lineRule="auto"/>
        <w:ind w:firstLine="720"/>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rPr>
        <w:t>Definisi operasional penelitian dimaksudkan untuk menghindari kesalahpahaman dan perbedaan penafsiran yang berkaitan dengan istilahistilah dalam judul penelitian. Sesuai dengan judul penelitian yaitu “P</w:t>
      </w:r>
      <w:r w:rsidRPr="00B33161">
        <w:rPr>
          <w:rFonts w:asciiTheme="majorBidi" w:hAnsiTheme="majorBidi" w:cstheme="majorBidi"/>
          <w:color w:val="000000" w:themeColor="text1"/>
          <w:sz w:val="24"/>
          <w:szCs w:val="24"/>
          <w:lang w:val="en-US"/>
        </w:rPr>
        <w:t xml:space="preserve">engaruh Latihan </w:t>
      </w:r>
      <w:r w:rsidRPr="00B33161">
        <w:rPr>
          <w:rFonts w:asciiTheme="majorBidi" w:hAnsiTheme="majorBidi" w:cstheme="majorBidi"/>
          <w:i/>
          <w:iCs/>
          <w:color w:val="000000" w:themeColor="text1"/>
          <w:sz w:val="24"/>
          <w:szCs w:val="24"/>
          <w:lang w:val="en-US"/>
        </w:rPr>
        <w:t xml:space="preserve">Imagery </w:t>
      </w:r>
      <w:r w:rsidR="00BB7ECA">
        <w:rPr>
          <w:rFonts w:asciiTheme="majorBidi" w:hAnsiTheme="majorBidi" w:cstheme="majorBidi"/>
          <w:color w:val="000000" w:themeColor="text1"/>
          <w:sz w:val="24"/>
          <w:szCs w:val="24"/>
          <w:lang w:val="en-US"/>
        </w:rPr>
        <w:t>Terhadap Hasil</w:t>
      </w:r>
      <w:r w:rsidRPr="00B33161">
        <w:rPr>
          <w:rFonts w:asciiTheme="majorBidi" w:hAnsiTheme="majorBidi" w:cstheme="majorBidi"/>
          <w:color w:val="000000" w:themeColor="text1"/>
          <w:sz w:val="24"/>
          <w:szCs w:val="24"/>
          <w:lang w:val="en-US"/>
        </w:rPr>
        <w:t xml:space="preserve"> </w:t>
      </w:r>
      <w:r w:rsidRPr="00B33161">
        <w:rPr>
          <w:rFonts w:asciiTheme="majorBidi" w:hAnsiTheme="majorBidi" w:cstheme="majorBidi"/>
          <w:i/>
          <w:iCs/>
          <w:color w:val="000000" w:themeColor="text1"/>
          <w:sz w:val="24"/>
          <w:szCs w:val="24"/>
          <w:lang w:val="en-US"/>
        </w:rPr>
        <w:t>Shooting</w:t>
      </w:r>
      <w:r w:rsidR="00A47038" w:rsidRPr="00B33161">
        <w:rPr>
          <w:rFonts w:asciiTheme="majorBidi" w:hAnsiTheme="majorBidi" w:cstheme="majorBidi"/>
          <w:color w:val="000000" w:themeColor="text1"/>
          <w:sz w:val="24"/>
          <w:szCs w:val="24"/>
          <w:lang w:val="en-US"/>
        </w:rPr>
        <w:t xml:space="preserve"> Petanque</w:t>
      </w:r>
      <w:r w:rsidRPr="00B33161">
        <w:rPr>
          <w:rFonts w:asciiTheme="majorBidi" w:hAnsiTheme="majorBidi" w:cstheme="majorBidi"/>
          <w:i/>
          <w:iCs/>
          <w:color w:val="000000" w:themeColor="text1"/>
          <w:sz w:val="24"/>
          <w:szCs w:val="24"/>
          <w:lang w:val="en-US"/>
        </w:rPr>
        <w:t xml:space="preserve"> </w:t>
      </w:r>
      <w:r w:rsidRPr="00B33161">
        <w:rPr>
          <w:rFonts w:asciiTheme="majorBidi" w:hAnsiTheme="majorBidi" w:cstheme="majorBidi"/>
          <w:color w:val="000000" w:themeColor="text1"/>
          <w:sz w:val="24"/>
          <w:szCs w:val="24"/>
        </w:rPr>
        <w:t>”. Maka batasan definisi operasional dari judul tersebut yaitu :</w:t>
      </w:r>
    </w:p>
    <w:p w14:paraId="2F0B47CD" w14:textId="77777777" w:rsidR="006C2D51" w:rsidRPr="00B33161" w:rsidRDefault="006C2D51" w:rsidP="002A5D13">
      <w:pPr>
        <w:pStyle w:val="ListParagraph"/>
        <w:numPr>
          <w:ilvl w:val="0"/>
          <w:numId w:val="16"/>
        </w:numPr>
        <w:spacing w:line="360" w:lineRule="auto"/>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lang w:val="en-US"/>
        </w:rPr>
        <w:t>Definisi Pengaruh</w:t>
      </w:r>
    </w:p>
    <w:p w14:paraId="5ECE4914" w14:textId="77777777" w:rsidR="006C2D51" w:rsidRPr="00B33161" w:rsidRDefault="006C2D51" w:rsidP="006C2D51">
      <w:pPr>
        <w:pStyle w:val="ListParagraph"/>
        <w:spacing w:line="360" w:lineRule="auto"/>
        <w:ind w:left="644"/>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lang w:val="en-US"/>
        </w:rPr>
        <w:t>Menurut Kamus Besar Bahasa Indonesia (2005: 849), “Pengaruh adalah daya yang ada atau timbul dari sesuatu (orang atau benda) yang ikut membentuk watak, kepercayaan atau perbuatan seseorang.” Sementara itu, Surakhmad (1982:7) menyatakan bahwa  pengaruh adalah kekuatan yang muncul dari suatu benda atau orang dan juga gejala dalam yang dapat memberikan perubahan terhadap apa-apa yang ada di sekelilingnya. Jadi, dari pendapat-pendapat tersebut dapat disimpulkan bahwa pengaruh merupakan suatu daya atau kekuatan yang timbul dari sesuatu, baik itu orang maupun benda serta segala sesuatu yang ada di alam  sehingga mempengaruhi apa-apa yang ada di sekitarnya.</w:t>
      </w:r>
    </w:p>
    <w:p w14:paraId="2AD67AA7" w14:textId="77777777" w:rsidR="006C2D51" w:rsidRPr="00B33161" w:rsidRDefault="006C2D51" w:rsidP="006C2D51">
      <w:pPr>
        <w:pStyle w:val="ListParagraph"/>
        <w:spacing w:line="360" w:lineRule="auto"/>
        <w:ind w:left="644"/>
        <w:jc w:val="both"/>
        <w:rPr>
          <w:rFonts w:asciiTheme="majorBidi" w:hAnsiTheme="majorBidi" w:cstheme="majorBidi"/>
          <w:color w:val="000000" w:themeColor="text1"/>
          <w:sz w:val="24"/>
          <w:szCs w:val="24"/>
          <w:lang w:val="en-US"/>
        </w:rPr>
      </w:pPr>
    </w:p>
    <w:p w14:paraId="012C3236" w14:textId="77777777" w:rsidR="007434C4" w:rsidRPr="00B33161" w:rsidRDefault="006C2D51" w:rsidP="002A5D13">
      <w:pPr>
        <w:pStyle w:val="ListParagraph"/>
        <w:numPr>
          <w:ilvl w:val="0"/>
          <w:numId w:val="16"/>
        </w:numPr>
        <w:spacing w:line="360" w:lineRule="auto"/>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lang w:val="en-US"/>
        </w:rPr>
        <w:t xml:space="preserve">Definisi </w:t>
      </w:r>
      <w:r w:rsidR="007434C4" w:rsidRPr="00B33161">
        <w:rPr>
          <w:rFonts w:asciiTheme="majorBidi" w:hAnsiTheme="majorBidi" w:cstheme="majorBidi"/>
          <w:color w:val="000000" w:themeColor="text1"/>
          <w:sz w:val="24"/>
          <w:szCs w:val="24"/>
          <w:lang w:val="en-US"/>
        </w:rPr>
        <w:t>Latihan</w:t>
      </w:r>
    </w:p>
    <w:p w14:paraId="178EF76B" w14:textId="77777777" w:rsidR="00B36A4C" w:rsidRPr="00B33161" w:rsidRDefault="007434C4" w:rsidP="00B36A4C">
      <w:pPr>
        <w:pStyle w:val="ListParagraph"/>
        <w:spacing w:line="360" w:lineRule="auto"/>
        <w:ind w:left="644"/>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lang w:val="en-US"/>
        </w:rPr>
        <w:t>Menurut Sukadiyanto (2005:1) menerangkan bahwa pada prinsipnya latihan merupakan suatu proses perubahan ke arah yang lebih baik, yaitu untuk meningkatkan kualitas fisik kemampuan fungsional peralatan tubuh dan kualitas psikis anak latih.</w:t>
      </w:r>
    </w:p>
    <w:p w14:paraId="62B68762" w14:textId="77777777" w:rsidR="00E84CCC" w:rsidRPr="00B33161" w:rsidRDefault="00E84CCC" w:rsidP="00B36A4C">
      <w:pPr>
        <w:pStyle w:val="ListParagraph"/>
        <w:spacing w:line="360" w:lineRule="auto"/>
        <w:ind w:left="644"/>
        <w:jc w:val="both"/>
        <w:rPr>
          <w:rFonts w:asciiTheme="majorBidi" w:hAnsiTheme="majorBidi" w:cstheme="majorBidi"/>
          <w:color w:val="000000" w:themeColor="text1"/>
          <w:sz w:val="24"/>
          <w:szCs w:val="24"/>
          <w:lang w:val="en-US"/>
        </w:rPr>
      </w:pPr>
    </w:p>
    <w:p w14:paraId="0F7492D5" w14:textId="77777777" w:rsidR="00B36A4C" w:rsidRPr="00B33161" w:rsidRDefault="00B36A4C" w:rsidP="002A5D13">
      <w:pPr>
        <w:pStyle w:val="ListParagraph"/>
        <w:numPr>
          <w:ilvl w:val="0"/>
          <w:numId w:val="16"/>
        </w:numPr>
        <w:spacing w:line="360" w:lineRule="auto"/>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lang w:val="en-US"/>
        </w:rPr>
        <w:t xml:space="preserve">Definisi </w:t>
      </w:r>
      <w:r w:rsidRPr="00B33161">
        <w:rPr>
          <w:rFonts w:asciiTheme="majorBidi" w:hAnsiTheme="majorBidi" w:cstheme="majorBidi"/>
          <w:i/>
          <w:iCs/>
          <w:color w:val="000000" w:themeColor="text1"/>
          <w:sz w:val="24"/>
          <w:szCs w:val="24"/>
          <w:lang w:val="en-US"/>
        </w:rPr>
        <w:t>Imagery</w:t>
      </w:r>
    </w:p>
    <w:p w14:paraId="0631B778" w14:textId="77777777" w:rsidR="006459BE" w:rsidRPr="00B33161" w:rsidRDefault="002C58FB" w:rsidP="006459BE">
      <w:pPr>
        <w:pStyle w:val="ListParagraph"/>
        <w:spacing w:after="0" w:line="360" w:lineRule="auto"/>
        <w:ind w:left="644"/>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lang w:val="en-US"/>
        </w:rPr>
        <w:t xml:space="preserve">Menurut </w:t>
      </w:r>
      <w:r w:rsidR="006459BE" w:rsidRPr="00B33161">
        <w:rPr>
          <w:rFonts w:asciiTheme="majorBidi" w:hAnsiTheme="majorBidi" w:cstheme="majorBidi"/>
          <w:color w:val="000000" w:themeColor="text1"/>
          <w:sz w:val="24"/>
          <w:szCs w:val="24"/>
          <w:lang w:val="en-US"/>
        </w:rPr>
        <w:t xml:space="preserve">Adisuyanto dalam Apta Mylsidayu (2014:95) </w:t>
      </w:r>
      <w:r w:rsidR="006459BE" w:rsidRPr="00B33161">
        <w:rPr>
          <w:rFonts w:asciiTheme="majorBidi" w:hAnsiTheme="majorBidi" w:cstheme="majorBidi"/>
          <w:i/>
          <w:iCs/>
          <w:color w:val="000000" w:themeColor="text1"/>
          <w:sz w:val="24"/>
          <w:szCs w:val="24"/>
          <w:lang w:val="en-US"/>
        </w:rPr>
        <w:t>imagery</w:t>
      </w:r>
      <w:r w:rsidR="006459BE" w:rsidRPr="00B33161">
        <w:rPr>
          <w:rFonts w:asciiTheme="majorBidi" w:hAnsiTheme="majorBidi" w:cstheme="majorBidi"/>
          <w:color w:val="000000" w:themeColor="text1"/>
          <w:sz w:val="24"/>
          <w:szCs w:val="24"/>
          <w:lang w:val="en-US"/>
        </w:rPr>
        <w:t xml:space="preserve"> merupakan teknik membayangkan sesuatu dalam pikiran yang dilakukan secara sadar dengan tujuan untuk mencapai target, mengatasi masalah, meningkatkan </w:t>
      </w:r>
      <w:r w:rsidR="006459BE" w:rsidRPr="00B33161">
        <w:rPr>
          <w:rFonts w:asciiTheme="majorBidi" w:hAnsiTheme="majorBidi" w:cstheme="majorBidi"/>
          <w:color w:val="000000" w:themeColor="text1"/>
          <w:sz w:val="24"/>
          <w:szCs w:val="24"/>
          <w:lang w:val="en-US"/>
        </w:rPr>
        <w:lastRenderedPageBreak/>
        <w:t>kewaspadaan diri, mengembangkan kreativitas, dan sebagai simulasi gerakan atau kejadian dalam olahraga.</w:t>
      </w:r>
    </w:p>
    <w:p w14:paraId="3C583203" w14:textId="77777777" w:rsidR="00C116B1" w:rsidRPr="00B33161" w:rsidRDefault="00C116B1" w:rsidP="006459BE">
      <w:pPr>
        <w:pStyle w:val="ListParagraph"/>
        <w:spacing w:after="0" w:line="360" w:lineRule="auto"/>
        <w:ind w:left="644"/>
        <w:jc w:val="both"/>
        <w:rPr>
          <w:rFonts w:asciiTheme="majorBidi" w:hAnsiTheme="majorBidi" w:cstheme="majorBidi"/>
          <w:color w:val="000000" w:themeColor="text1"/>
          <w:sz w:val="24"/>
          <w:szCs w:val="24"/>
          <w:lang w:val="en-US"/>
        </w:rPr>
      </w:pPr>
    </w:p>
    <w:p w14:paraId="1E837881" w14:textId="77777777" w:rsidR="00F90B1B" w:rsidRPr="00B33161" w:rsidRDefault="00B32E9A" w:rsidP="002A5D13">
      <w:pPr>
        <w:pStyle w:val="ListParagraph"/>
        <w:numPr>
          <w:ilvl w:val="0"/>
          <w:numId w:val="16"/>
        </w:numPr>
        <w:spacing w:after="0" w:line="360" w:lineRule="auto"/>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Definisi Hasil</w:t>
      </w:r>
    </w:p>
    <w:p w14:paraId="34B2B76B" w14:textId="77777777" w:rsidR="00ED26BE" w:rsidRPr="00B33161" w:rsidRDefault="00A56914" w:rsidP="00B32E9A">
      <w:pPr>
        <w:pStyle w:val="ListParagraph"/>
        <w:spacing w:after="0" w:line="360" w:lineRule="auto"/>
        <w:ind w:left="644"/>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lang w:val="en-US"/>
        </w:rPr>
        <w:t>Menurut Kamus Bes</w:t>
      </w:r>
      <w:r w:rsidR="00B32E9A">
        <w:rPr>
          <w:rFonts w:asciiTheme="majorBidi" w:hAnsiTheme="majorBidi" w:cstheme="majorBidi"/>
          <w:color w:val="000000" w:themeColor="text1"/>
          <w:sz w:val="24"/>
          <w:szCs w:val="24"/>
          <w:lang w:val="en-US"/>
        </w:rPr>
        <w:t>ar Bahasa Indonesia, Hasil</w:t>
      </w:r>
      <w:r w:rsidRPr="00B33161">
        <w:rPr>
          <w:rFonts w:asciiTheme="majorBidi" w:hAnsiTheme="majorBidi" w:cstheme="majorBidi"/>
          <w:color w:val="000000" w:themeColor="text1"/>
          <w:sz w:val="24"/>
          <w:szCs w:val="24"/>
          <w:lang w:val="en-US"/>
        </w:rPr>
        <w:t xml:space="preserve"> dapat diartikan sebagai </w:t>
      </w:r>
      <w:r w:rsidR="00B32E9A">
        <w:rPr>
          <w:rFonts w:asciiTheme="majorBidi" w:hAnsiTheme="majorBidi" w:cstheme="majorBidi"/>
          <w:color w:val="000000" w:themeColor="text1"/>
          <w:sz w:val="24"/>
          <w:szCs w:val="24"/>
          <w:lang w:val="en-US"/>
        </w:rPr>
        <w:t>sesuatu yang diadakan (dibuat, dijadikan, dan sebagainya) berdasarkan usaha tertentu.</w:t>
      </w:r>
    </w:p>
    <w:p w14:paraId="47335372" w14:textId="77777777" w:rsidR="007F0DD8" w:rsidRPr="00B33161" w:rsidRDefault="007F0DD8" w:rsidP="00475CB0">
      <w:pPr>
        <w:pStyle w:val="ListParagraph"/>
        <w:spacing w:after="0" w:line="360" w:lineRule="auto"/>
        <w:ind w:left="644"/>
        <w:jc w:val="both"/>
        <w:rPr>
          <w:rFonts w:asciiTheme="majorBidi" w:hAnsiTheme="majorBidi" w:cstheme="majorBidi"/>
          <w:color w:val="000000" w:themeColor="text1"/>
          <w:sz w:val="24"/>
          <w:szCs w:val="24"/>
          <w:lang w:val="en-US"/>
        </w:rPr>
      </w:pPr>
    </w:p>
    <w:p w14:paraId="17151282" w14:textId="77777777" w:rsidR="007F0DD8" w:rsidRPr="00B33161" w:rsidRDefault="007F0DD8" w:rsidP="002A5D13">
      <w:pPr>
        <w:pStyle w:val="ListParagraph"/>
        <w:numPr>
          <w:ilvl w:val="0"/>
          <w:numId w:val="16"/>
        </w:numPr>
        <w:spacing w:after="0" w:line="360" w:lineRule="auto"/>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lang w:val="en-US"/>
        </w:rPr>
        <w:t xml:space="preserve">Definisi </w:t>
      </w:r>
      <w:r w:rsidRPr="00B33161">
        <w:rPr>
          <w:rFonts w:asciiTheme="majorBidi" w:hAnsiTheme="majorBidi" w:cstheme="majorBidi"/>
          <w:i/>
          <w:iCs/>
          <w:color w:val="000000" w:themeColor="text1"/>
          <w:sz w:val="24"/>
          <w:szCs w:val="24"/>
          <w:lang w:val="en-US"/>
        </w:rPr>
        <w:t xml:space="preserve">Shooting </w:t>
      </w:r>
    </w:p>
    <w:p w14:paraId="1E73D3C1" w14:textId="77777777" w:rsidR="007F0DD8" w:rsidRPr="00B33161" w:rsidRDefault="007F0DD8" w:rsidP="007F0DD8">
      <w:pPr>
        <w:pStyle w:val="ListParagraph"/>
        <w:spacing w:after="0" w:line="360" w:lineRule="auto"/>
        <w:ind w:left="644"/>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lang w:val="en-US"/>
        </w:rPr>
        <w:t xml:space="preserve">Menurut </w:t>
      </w:r>
      <w:r w:rsidRPr="00B33161">
        <w:rPr>
          <w:rFonts w:asciiTheme="majorBidi" w:hAnsiTheme="majorBidi" w:cstheme="majorBidi"/>
          <w:color w:val="000000" w:themeColor="text1"/>
          <w:sz w:val="24"/>
          <w:szCs w:val="24"/>
        </w:rPr>
        <w:t xml:space="preserve">Lubis (2019: 290) </w:t>
      </w:r>
      <w:r w:rsidRPr="00B33161">
        <w:rPr>
          <w:rFonts w:asciiTheme="majorBidi" w:hAnsiTheme="majorBidi" w:cstheme="majorBidi"/>
          <w:i/>
          <w:iCs/>
          <w:color w:val="000000" w:themeColor="text1"/>
          <w:sz w:val="24"/>
          <w:szCs w:val="24"/>
        </w:rPr>
        <w:t>shooting</w:t>
      </w:r>
      <w:r w:rsidRPr="00B33161">
        <w:rPr>
          <w:rFonts w:asciiTheme="majorBidi" w:hAnsiTheme="majorBidi" w:cstheme="majorBidi"/>
          <w:color w:val="000000" w:themeColor="text1"/>
          <w:sz w:val="24"/>
          <w:szCs w:val="24"/>
        </w:rPr>
        <w:t xml:space="preserve"> adalah </w:t>
      </w:r>
      <w:r w:rsidRPr="00B33161">
        <w:rPr>
          <w:rFonts w:asciiTheme="majorBidi" w:hAnsiTheme="majorBidi" w:cstheme="majorBidi"/>
          <w:color w:val="000000" w:themeColor="text1"/>
          <w:sz w:val="24"/>
          <w:szCs w:val="24"/>
          <w:lang w:val="en-US"/>
        </w:rPr>
        <w:t>teknik</w:t>
      </w:r>
      <w:r w:rsidRPr="00B33161">
        <w:rPr>
          <w:rFonts w:asciiTheme="majorBidi" w:hAnsiTheme="majorBidi" w:cstheme="majorBidi"/>
          <w:color w:val="000000" w:themeColor="text1"/>
          <w:sz w:val="24"/>
          <w:szCs w:val="24"/>
        </w:rPr>
        <w:t xml:space="preserve"> lemparan untuk </w:t>
      </w:r>
      <w:r w:rsidRPr="00B33161">
        <w:rPr>
          <w:rFonts w:asciiTheme="majorBidi" w:hAnsiTheme="majorBidi" w:cstheme="majorBidi"/>
          <w:color w:val="000000" w:themeColor="text1"/>
          <w:sz w:val="24"/>
          <w:szCs w:val="24"/>
          <w:lang w:val="en-US"/>
        </w:rPr>
        <w:t>menjauhi</w:t>
      </w:r>
      <w:r w:rsidRPr="00B33161">
        <w:rPr>
          <w:rFonts w:asciiTheme="majorBidi" w:hAnsiTheme="majorBidi" w:cstheme="majorBidi"/>
          <w:color w:val="000000" w:themeColor="text1"/>
          <w:sz w:val="24"/>
          <w:szCs w:val="24"/>
        </w:rPr>
        <w:t xml:space="preserve"> bo</w:t>
      </w:r>
      <w:r w:rsidRPr="00B33161">
        <w:rPr>
          <w:rFonts w:asciiTheme="majorBidi" w:hAnsiTheme="majorBidi" w:cstheme="majorBidi"/>
          <w:color w:val="000000" w:themeColor="text1"/>
          <w:sz w:val="24"/>
          <w:szCs w:val="24"/>
          <w:lang w:val="en-US"/>
        </w:rPr>
        <w:t>la be</w:t>
      </w:r>
      <w:r w:rsidRPr="00B33161">
        <w:rPr>
          <w:rFonts w:asciiTheme="majorBidi" w:hAnsiTheme="majorBidi" w:cstheme="majorBidi"/>
          <w:color w:val="000000" w:themeColor="text1"/>
          <w:sz w:val="24"/>
          <w:szCs w:val="24"/>
        </w:rPr>
        <w:t>si lawan dari bo</w:t>
      </w:r>
      <w:r w:rsidRPr="00B33161">
        <w:rPr>
          <w:rFonts w:asciiTheme="majorBidi" w:hAnsiTheme="majorBidi" w:cstheme="majorBidi"/>
          <w:color w:val="000000" w:themeColor="text1"/>
          <w:sz w:val="24"/>
          <w:szCs w:val="24"/>
          <w:lang w:val="en-US"/>
        </w:rPr>
        <w:t xml:space="preserve">la </w:t>
      </w:r>
      <w:r w:rsidRPr="00B33161">
        <w:rPr>
          <w:rFonts w:asciiTheme="majorBidi" w:hAnsiTheme="majorBidi" w:cstheme="majorBidi"/>
          <w:color w:val="000000" w:themeColor="text1"/>
          <w:sz w:val="24"/>
          <w:szCs w:val="24"/>
        </w:rPr>
        <w:t>ka</w:t>
      </w:r>
      <w:r w:rsidRPr="00B33161">
        <w:rPr>
          <w:rFonts w:asciiTheme="majorBidi" w:hAnsiTheme="majorBidi" w:cstheme="majorBidi"/>
          <w:color w:val="000000" w:themeColor="text1"/>
          <w:sz w:val="24"/>
          <w:szCs w:val="24"/>
          <w:lang w:val="en-US"/>
        </w:rPr>
        <w:t>yu</w:t>
      </w:r>
      <w:r w:rsidRPr="00B33161">
        <w:rPr>
          <w:rFonts w:asciiTheme="majorBidi" w:hAnsiTheme="majorBidi" w:cstheme="majorBidi"/>
          <w:color w:val="000000" w:themeColor="text1"/>
          <w:sz w:val="24"/>
          <w:szCs w:val="24"/>
        </w:rPr>
        <w:t xml:space="preserve"> target (</w:t>
      </w:r>
      <w:r w:rsidRPr="00B33161">
        <w:rPr>
          <w:rFonts w:asciiTheme="majorBidi" w:hAnsiTheme="majorBidi" w:cstheme="majorBidi"/>
          <w:i/>
          <w:iCs/>
          <w:color w:val="000000" w:themeColor="text1"/>
          <w:sz w:val="24"/>
          <w:szCs w:val="24"/>
        </w:rPr>
        <w:t>jack</w:t>
      </w:r>
      <w:r w:rsidRPr="00B33161">
        <w:rPr>
          <w:rFonts w:asciiTheme="majorBidi" w:hAnsiTheme="majorBidi" w:cstheme="majorBidi"/>
          <w:color w:val="000000" w:themeColor="text1"/>
          <w:sz w:val="24"/>
          <w:szCs w:val="24"/>
        </w:rPr>
        <w:t xml:space="preserve">). </w:t>
      </w:r>
      <w:r w:rsidRPr="00B33161">
        <w:rPr>
          <w:rFonts w:asciiTheme="majorBidi" w:hAnsiTheme="majorBidi" w:cstheme="majorBidi"/>
          <w:i/>
          <w:iCs/>
          <w:color w:val="000000" w:themeColor="text1"/>
          <w:sz w:val="24"/>
          <w:szCs w:val="24"/>
        </w:rPr>
        <w:t>Shooting</w:t>
      </w:r>
      <w:r w:rsidRPr="00B33161">
        <w:rPr>
          <w:rFonts w:asciiTheme="majorBidi" w:hAnsiTheme="majorBidi" w:cstheme="majorBidi"/>
          <w:color w:val="000000" w:themeColor="text1"/>
          <w:sz w:val="24"/>
          <w:szCs w:val="24"/>
        </w:rPr>
        <w:t xml:space="preserve"> tidak perlu deskripsi panjang: mengarahkan pada bola target (fokus pada bola target, bukan jebakan bola) dan mencoba untuk mendaratkan bola di atas bola target dan mendorongnya keluar lapangan.</w:t>
      </w:r>
    </w:p>
    <w:p w14:paraId="5C8F5460" w14:textId="77777777" w:rsidR="006B2B7C" w:rsidRPr="00B33161" w:rsidRDefault="006B2B7C" w:rsidP="006B2B7C">
      <w:pPr>
        <w:pStyle w:val="ListParagraph"/>
        <w:spacing w:after="0" w:line="360" w:lineRule="auto"/>
        <w:ind w:left="644"/>
        <w:jc w:val="both"/>
        <w:rPr>
          <w:rFonts w:asciiTheme="majorBidi" w:hAnsiTheme="majorBidi" w:cstheme="majorBidi"/>
          <w:color w:val="000000" w:themeColor="text1"/>
          <w:sz w:val="24"/>
          <w:szCs w:val="24"/>
          <w:lang w:val="en-US"/>
        </w:rPr>
      </w:pPr>
    </w:p>
    <w:p w14:paraId="01A4C8BC" w14:textId="77777777" w:rsidR="006B2B7C" w:rsidRPr="00B33161" w:rsidRDefault="00451046" w:rsidP="002A5D13">
      <w:pPr>
        <w:pStyle w:val="ListParagraph"/>
        <w:numPr>
          <w:ilvl w:val="0"/>
          <w:numId w:val="16"/>
        </w:numPr>
        <w:spacing w:after="0" w:line="360" w:lineRule="auto"/>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lang w:val="en-US"/>
        </w:rPr>
        <w:t xml:space="preserve">Definisi </w:t>
      </w:r>
      <w:r w:rsidR="00FF1358" w:rsidRPr="00B33161">
        <w:rPr>
          <w:rFonts w:asciiTheme="majorBidi" w:hAnsiTheme="majorBidi" w:cstheme="majorBidi"/>
          <w:color w:val="000000" w:themeColor="text1"/>
          <w:sz w:val="24"/>
          <w:szCs w:val="24"/>
          <w:lang w:val="en-US"/>
        </w:rPr>
        <w:t>Petanque</w:t>
      </w:r>
    </w:p>
    <w:p w14:paraId="29B59051" w14:textId="77777777" w:rsidR="00C23F0C" w:rsidRPr="00B33161" w:rsidRDefault="00E80A10" w:rsidP="00C23F0C">
      <w:pPr>
        <w:pStyle w:val="ListParagraph"/>
        <w:spacing w:after="0" w:line="360" w:lineRule="auto"/>
        <w:ind w:left="644"/>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lang w:val="en-US"/>
        </w:rPr>
        <w:t xml:space="preserve">Permainan </w:t>
      </w:r>
      <w:r w:rsidR="00C23F0C" w:rsidRPr="00B33161">
        <w:rPr>
          <w:rFonts w:asciiTheme="majorBidi" w:hAnsiTheme="majorBidi" w:cstheme="majorBidi"/>
          <w:color w:val="000000" w:themeColor="text1"/>
          <w:sz w:val="24"/>
          <w:szCs w:val="24"/>
          <w:lang w:val="en-US"/>
        </w:rPr>
        <w:t>Petanque merupakan permainan tradisional asal negara Prancis yang merupakan pengembangan dari permainan zaman Yunani Kuno sekitar abad ke-6 SM, versi modern dari permainan petanque diperkenalkan oleh Jules Boule Lenoir pada tahun 1907 di kota La Ciotat, di Provence, di selatan Prancis. Permainan ini mempertunjukkan ketangkasan melempar bola yang terbuat dari besi metal (boules) mendekati bola target yang terbuat dari kayu [Jack]. Petanque dimainkan di lapangan berukuran 4 m x 15 m di atas permukaan tanah keras atau rumput.</w:t>
      </w:r>
    </w:p>
    <w:p w14:paraId="356E39DC" w14:textId="77777777" w:rsidR="004A3085" w:rsidRPr="00B33161" w:rsidRDefault="004A3085" w:rsidP="00475CB0">
      <w:pPr>
        <w:pStyle w:val="ListParagraph"/>
        <w:spacing w:after="0" w:line="360" w:lineRule="auto"/>
        <w:ind w:left="644"/>
        <w:jc w:val="both"/>
        <w:rPr>
          <w:rFonts w:asciiTheme="majorBidi" w:hAnsiTheme="majorBidi" w:cstheme="majorBidi"/>
          <w:color w:val="000000" w:themeColor="text1"/>
          <w:sz w:val="24"/>
          <w:szCs w:val="24"/>
          <w:lang w:val="en-US"/>
        </w:rPr>
      </w:pPr>
    </w:p>
    <w:p w14:paraId="60AE885F" w14:textId="77777777" w:rsidR="00474EDD" w:rsidRPr="00B33161" w:rsidRDefault="00474EDD" w:rsidP="00754D61">
      <w:pPr>
        <w:pStyle w:val="Heading2"/>
        <w:ind w:left="0" w:hanging="567"/>
        <w:rPr>
          <w:color w:val="000000" w:themeColor="text1"/>
        </w:rPr>
      </w:pPr>
      <w:bookmarkStart w:id="22" w:name="_Toc95594018"/>
      <w:bookmarkStart w:id="23" w:name="_Toc112612831"/>
      <w:r w:rsidRPr="00B33161">
        <w:rPr>
          <w:color w:val="000000" w:themeColor="text1"/>
        </w:rPr>
        <w:t>Anggapan Dasar</w:t>
      </w:r>
      <w:bookmarkEnd w:id="22"/>
      <w:bookmarkEnd w:id="23"/>
    </w:p>
    <w:p w14:paraId="22B285C5" w14:textId="77777777" w:rsidR="00474EDD" w:rsidRPr="00B33161" w:rsidRDefault="00474EDD" w:rsidP="00474EDD">
      <w:pPr>
        <w:spacing w:line="360" w:lineRule="auto"/>
        <w:ind w:firstLine="720"/>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rPr>
        <w:t>Anggapan dasar adalah sesuatu yang diyakini kebenarannya oleh peneliti yang akan berfungsi sebagai hal-hal yang dipakai untuk tempat berpijak bagi peneliti didalam melaksanakan penelitiannya (Arikunto 2006).</w:t>
      </w:r>
      <w:r w:rsidRPr="00B33161">
        <w:rPr>
          <w:rFonts w:asciiTheme="majorBidi" w:hAnsiTheme="majorBidi" w:cstheme="majorBidi"/>
          <w:color w:val="000000" w:themeColor="text1"/>
          <w:sz w:val="24"/>
          <w:szCs w:val="24"/>
          <w:lang w:val="en-US"/>
        </w:rPr>
        <w:t xml:space="preserve"> </w:t>
      </w:r>
    </w:p>
    <w:p w14:paraId="35C2A791" w14:textId="77777777" w:rsidR="003B6AD7" w:rsidRPr="00B33161" w:rsidRDefault="002C3BD5" w:rsidP="003B6AD7">
      <w:pPr>
        <w:spacing w:line="360" w:lineRule="auto"/>
        <w:ind w:firstLine="720"/>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lang w:val="en-US"/>
        </w:rPr>
        <w:lastRenderedPageBreak/>
        <w:t xml:space="preserve">Pada permainan </w:t>
      </w:r>
      <w:r w:rsidR="002545E4" w:rsidRPr="00B33161">
        <w:rPr>
          <w:rFonts w:asciiTheme="majorBidi" w:hAnsiTheme="majorBidi" w:cstheme="majorBidi"/>
          <w:color w:val="000000" w:themeColor="text1"/>
          <w:sz w:val="24"/>
          <w:szCs w:val="24"/>
        </w:rPr>
        <w:t>Petanque terdiri dari dua teknik</w:t>
      </w:r>
      <w:r w:rsidR="002545E4" w:rsidRPr="00B33161">
        <w:rPr>
          <w:rFonts w:asciiTheme="majorBidi" w:hAnsiTheme="majorBidi" w:cstheme="majorBidi"/>
          <w:color w:val="000000" w:themeColor="text1"/>
          <w:sz w:val="24"/>
          <w:szCs w:val="24"/>
          <w:lang w:val="en-US"/>
        </w:rPr>
        <w:t xml:space="preserve"> yaitu </w:t>
      </w:r>
      <w:r w:rsidR="002545E4" w:rsidRPr="00B33161">
        <w:rPr>
          <w:rFonts w:asciiTheme="majorBidi" w:hAnsiTheme="majorBidi" w:cstheme="majorBidi"/>
          <w:i/>
          <w:iCs/>
          <w:color w:val="000000" w:themeColor="text1"/>
          <w:sz w:val="24"/>
          <w:szCs w:val="24"/>
        </w:rPr>
        <w:t>pointing</w:t>
      </w:r>
      <w:r w:rsidR="002545E4" w:rsidRPr="00B33161">
        <w:rPr>
          <w:rFonts w:asciiTheme="majorBidi" w:hAnsiTheme="majorBidi" w:cstheme="majorBidi"/>
          <w:color w:val="000000" w:themeColor="text1"/>
          <w:sz w:val="24"/>
          <w:szCs w:val="24"/>
        </w:rPr>
        <w:t xml:space="preserve"> dan </w:t>
      </w:r>
      <w:r w:rsidR="002545E4" w:rsidRPr="00B33161">
        <w:rPr>
          <w:rFonts w:asciiTheme="majorBidi" w:hAnsiTheme="majorBidi" w:cstheme="majorBidi"/>
          <w:i/>
          <w:iCs/>
          <w:color w:val="000000" w:themeColor="text1"/>
          <w:sz w:val="24"/>
          <w:szCs w:val="24"/>
        </w:rPr>
        <w:t>shooting</w:t>
      </w:r>
      <w:r w:rsidR="002545E4" w:rsidRPr="00B33161">
        <w:rPr>
          <w:rFonts w:asciiTheme="majorBidi" w:hAnsiTheme="majorBidi" w:cstheme="majorBidi"/>
          <w:color w:val="000000" w:themeColor="text1"/>
          <w:sz w:val="24"/>
          <w:szCs w:val="24"/>
        </w:rPr>
        <w:t>. Tim yang pertama mencetak 13 poin adalah tim yang menjadi pemenang (</w:t>
      </w:r>
      <w:r w:rsidR="002545E4" w:rsidRPr="00B33161">
        <w:rPr>
          <w:rFonts w:asciiTheme="majorBidi" w:hAnsiTheme="majorBidi" w:cstheme="majorBidi"/>
          <w:i/>
          <w:iCs/>
          <w:color w:val="000000" w:themeColor="text1"/>
          <w:sz w:val="24"/>
          <w:szCs w:val="24"/>
        </w:rPr>
        <w:t xml:space="preserve">journal of </w:t>
      </w:r>
      <w:r w:rsidR="009110BF" w:rsidRPr="00B33161">
        <w:rPr>
          <w:rFonts w:asciiTheme="majorBidi" w:hAnsiTheme="majorBidi" w:cstheme="majorBidi"/>
          <w:color w:val="000000" w:themeColor="text1"/>
          <w:sz w:val="24"/>
          <w:szCs w:val="24"/>
        </w:rPr>
        <w:t>Petanque</w:t>
      </w:r>
      <w:r w:rsidR="002545E4" w:rsidRPr="00B33161">
        <w:rPr>
          <w:rFonts w:asciiTheme="majorBidi" w:hAnsiTheme="majorBidi" w:cstheme="majorBidi"/>
          <w:i/>
          <w:iCs/>
          <w:color w:val="000000" w:themeColor="text1"/>
          <w:sz w:val="24"/>
          <w:szCs w:val="24"/>
        </w:rPr>
        <w:t xml:space="preserve"> the third age trust</w:t>
      </w:r>
      <w:r w:rsidR="002545E4" w:rsidRPr="00B33161">
        <w:rPr>
          <w:rFonts w:asciiTheme="majorBidi" w:hAnsiTheme="majorBidi" w:cstheme="majorBidi"/>
          <w:color w:val="000000" w:themeColor="text1"/>
          <w:sz w:val="24"/>
          <w:szCs w:val="24"/>
        </w:rPr>
        <w:t>).</w:t>
      </w:r>
      <w:r w:rsidR="002545E4" w:rsidRPr="00B33161">
        <w:rPr>
          <w:rFonts w:asciiTheme="majorBidi" w:hAnsiTheme="majorBidi" w:cstheme="majorBidi"/>
          <w:color w:val="000000" w:themeColor="text1"/>
          <w:sz w:val="24"/>
          <w:szCs w:val="24"/>
          <w:lang w:val="en-US"/>
        </w:rPr>
        <w:t xml:space="preserve"> </w:t>
      </w:r>
      <w:r w:rsidR="003B6AD7" w:rsidRPr="00B33161">
        <w:rPr>
          <w:rFonts w:asciiTheme="majorBidi" w:hAnsiTheme="majorBidi" w:cstheme="majorBidi"/>
          <w:color w:val="000000" w:themeColor="text1"/>
          <w:sz w:val="24"/>
          <w:szCs w:val="24"/>
        </w:rPr>
        <w:t>Pada nom</w:t>
      </w:r>
      <w:r w:rsidR="003B6AD7" w:rsidRPr="00B33161">
        <w:rPr>
          <w:rFonts w:asciiTheme="majorBidi" w:hAnsiTheme="majorBidi" w:cstheme="majorBidi"/>
          <w:color w:val="000000" w:themeColor="text1"/>
          <w:sz w:val="24"/>
          <w:szCs w:val="24"/>
          <w:lang w:val="en-US"/>
        </w:rPr>
        <w:t>o</w:t>
      </w:r>
      <w:r w:rsidR="003B6AD7" w:rsidRPr="00B33161">
        <w:rPr>
          <w:rFonts w:asciiTheme="majorBidi" w:hAnsiTheme="majorBidi" w:cstheme="majorBidi"/>
          <w:color w:val="000000" w:themeColor="text1"/>
          <w:sz w:val="24"/>
          <w:szCs w:val="24"/>
        </w:rPr>
        <w:t xml:space="preserve">r </w:t>
      </w:r>
      <w:r w:rsidR="003B6AD7" w:rsidRPr="00B33161">
        <w:rPr>
          <w:rFonts w:asciiTheme="majorBidi" w:hAnsiTheme="majorBidi" w:cstheme="majorBidi"/>
          <w:i/>
          <w:iCs/>
          <w:color w:val="000000" w:themeColor="text1"/>
          <w:sz w:val="24"/>
          <w:szCs w:val="24"/>
        </w:rPr>
        <w:t>shooting</w:t>
      </w:r>
      <w:r w:rsidR="003B6AD7" w:rsidRPr="00B33161">
        <w:rPr>
          <w:rFonts w:asciiTheme="majorBidi" w:hAnsiTheme="majorBidi" w:cstheme="majorBidi"/>
          <w:color w:val="000000" w:themeColor="text1"/>
          <w:sz w:val="24"/>
          <w:szCs w:val="24"/>
        </w:rPr>
        <w:t xml:space="preserve">, semakin tepat lemparan pada hambatan yang diberikan sesuai disiplin yang ada maka semakin banyak point yang didapatkan. Untuk pencapaian hasil ketepatan </w:t>
      </w:r>
      <w:r w:rsidR="003B6AD7" w:rsidRPr="00B33161">
        <w:rPr>
          <w:rFonts w:asciiTheme="majorBidi" w:hAnsiTheme="majorBidi" w:cstheme="majorBidi"/>
          <w:i/>
          <w:iCs/>
          <w:color w:val="000000" w:themeColor="text1"/>
          <w:sz w:val="24"/>
          <w:szCs w:val="24"/>
        </w:rPr>
        <w:t>shooting</w:t>
      </w:r>
      <w:r w:rsidR="003B6AD7" w:rsidRPr="00B33161">
        <w:rPr>
          <w:rFonts w:asciiTheme="majorBidi" w:hAnsiTheme="majorBidi" w:cstheme="majorBidi"/>
          <w:color w:val="000000" w:themeColor="text1"/>
          <w:sz w:val="24"/>
          <w:szCs w:val="24"/>
        </w:rPr>
        <w:t xml:space="preserve"> tersebut tentunya berpusat pada kemampuan atlet itu sendiri dan juga pelatih harus kreatif dalam memilih program pada atlet, selain itu ada kompenen-kompenen yang mempengaruhi keberhasilan shooting juga harus diperhatikan yaitu : 1) Pegangan bola (teknik dalam memegang bosi) 2) Posisi badan mengarah ke target (kelurusan badan dengan target) 3)</w:t>
      </w:r>
      <w:r w:rsidR="003B6AD7" w:rsidRPr="00B33161">
        <w:rPr>
          <w:rFonts w:asciiTheme="majorBidi" w:hAnsiTheme="majorBidi" w:cstheme="majorBidi"/>
          <w:color w:val="000000" w:themeColor="text1"/>
          <w:sz w:val="24"/>
          <w:szCs w:val="24"/>
          <w:lang w:val="en-US"/>
        </w:rPr>
        <w:t xml:space="preserve"> </w:t>
      </w:r>
      <w:r w:rsidR="003B6AD7" w:rsidRPr="00B33161">
        <w:rPr>
          <w:rFonts w:asciiTheme="majorBidi" w:hAnsiTheme="majorBidi" w:cstheme="majorBidi"/>
          <w:color w:val="000000" w:themeColor="text1"/>
          <w:sz w:val="24"/>
          <w:szCs w:val="24"/>
        </w:rPr>
        <w:t>Keseimbangan statis tungkai 4)Posisi badan yang rendah dan condong ke depan 5)</w:t>
      </w:r>
      <w:r w:rsidR="003B6AD7" w:rsidRPr="00B33161">
        <w:rPr>
          <w:rFonts w:asciiTheme="majorBidi" w:hAnsiTheme="majorBidi" w:cstheme="majorBidi"/>
          <w:color w:val="000000" w:themeColor="text1"/>
          <w:sz w:val="24"/>
          <w:szCs w:val="24"/>
          <w:lang w:val="en-US"/>
        </w:rPr>
        <w:t xml:space="preserve"> </w:t>
      </w:r>
      <w:r w:rsidR="003B6AD7" w:rsidRPr="00B33161">
        <w:rPr>
          <w:rFonts w:asciiTheme="majorBidi" w:hAnsiTheme="majorBidi" w:cstheme="majorBidi"/>
          <w:i/>
          <w:iCs/>
          <w:color w:val="000000" w:themeColor="text1"/>
          <w:sz w:val="24"/>
          <w:szCs w:val="24"/>
        </w:rPr>
        <w:t>Rel</w:t>
      </w:r>
      <w:r w:rsidR="003B6AD7" w:rsidRPr="00B33161">
        <w:rPr>
          <w:rFonts w:asciiTheme="majorBidi" w:hAnsiTheme="majorBidi" w:cstheme="majorBidi"/>
          <w:i/>
          <w:iCs/>
          <w:color w:val="000000" w:themeColor="text1"/>
          <w:sz w:val="24"/>
          <w:szCs w:val="24"/>
          <w:lang w:val="en-US"/>
        </w:rPr>
        <w:t>e</w:t>
      </w:r>
      <w:r w:rsidR="003B6AD7" w:rsidRPr="00B33161">
        <w:rPr>
          <w:rFonts w:asciiTheme="majorBidi" w:hAnsiTheme="majorBidi" w:cstheme="majorBidi"/>
          <w:i/>
          <w:iCs/>
          <w:color w:val="000000" w:themeColor="text1"/>
          <w:sz w:val="24"/>
          <w:szCs w:val="24"/>
        </w:rPr>
        <w:t>ase the ball</w:t>
      </w:r>
      <w:r w:rsidR="003B6AD7" w:rsidRPr="00B33161">
        <w:rPr>
          <w:rFonts w:asciiTheme="majorBidi" w:hAnsiTheme="majorBidi" w:cstheme="majorBidi"/>
          <w:color w:val="000000" w:themeColor="text1"/>
          <w:sz w:val="24"/>
          <w:szCs w:val="24"/>
        </w:rPr>
        <w:t xml:space="preserve"> (pelepasan bola) </w:t>
      </w:r>
      <w:r w:rsidR="003B6AD7" w:rsidRPr="00B33161">
        <w:rPr>
          <w:rFonts w:asciiTheme="majorBidi" w:hAnsiTheme="majorBidi" w:cstheme="majorBidi"/>
          <w:i/>
          <w:iCs/>
          <w:color w:val="000000" w:themeColor="text1"/>
          <w:sz w:val="24"/>
          <w:szCs w:val="24"/>
        </w:rPr>
        <w:t>Follow through</w:t>
      </w:r>
      <w:r w:rsidR="003B6AD7" w:rsidRPr="00B33161">
        <w:rPr>
          <w:rFonts w:asciiTheme="majorBidi" w:hAnsiTheme="majorBidi" w:cstheme="majorBidi"/>
          <w:color w:val="000000" w:themeColor="text1"/>
          <w:sz w:val="24"/>
          <w:szCs w:val="24"/>
          <w:lang w:val="en-US"/>
        </w:rPr>
        <w:t>,</w:t>
      </w:r>
      <w:r w:rsidR="003B6AD7" w:rsidRPr="00B33161">
        <w:rPr>
          <w:rFonts w:asciiTheme="majorBidi" w:hAnsiTheme="majorBidi" w:cstheme="majorBidi"/>
          <w:color w:val="000000" w:themeColor="text1"/>
          <w:sz w:val="24"/>
          <w:szCs w:val="24"/>
        </w:rPr>
        <w:t xml:space="preserve"> Pelana (2016: 4). </w:t>
      </w:r>
    </w:p>
    <w:p w14:paraId="07A326B8" w14:textId="77777777" w:rsidR="009302EE" w:rsidRPr="00B33161" w:rsidRDefault="009302EE" w:rsidP="00031B37">
      <w:pPr>
        <w:spacing w:line="360" w:lineRule="auto"/>
        <w:ind w:firstLine="720"/>
        <w:jc w:val="both"/>
        <w:rPr>
          <w:rFonts w:asciiTheme="majorBidi" w:hAnsiTheme="majorBidi" w:cstheme="majorBidi"/>
          <w:color w:val="000000" w:themeColor="text1"/>
          <w:sz w:val="24"/>
          <w:szCs w:val="24"/>
          <w:lang w:val="en-US"/>
        </w:rPr>
      </w:pPr>
      <w:r w:rsidRPr="00B33161">
        <w:rPr>
          <w:rFonts w:asciiTheme="majorBidi" w:hAnsiTheme="majorBidi" w:cstheme="majorBidi"/>
          <w:color w:val="000000" w:themeColor="text1"/>
          <w:sz w:val="24"/>
          <w:szCs w:val="24"/>
        </w:rPr>
        <w:t xml:space="preserve">Selain membutuhkan teknik </w:t>
      </w:r>
      <w:r w:rsidRPr="00B33161">
        <w:rPr>
          <w:rFonts w:asciiTheme="majorBidi" w:hAnsiTheme="majorBidi" w:cstheme="majorBidi"/>
          <w:i/>
          <w:iCs/>
          <w:color w:val="000000" w:themeColor="text1"/>
          <w:sz w:val="24"/>
          <w:szCs w:val="24"/>
        </w:rPr>
        <w:t>shooting</w:t>
      </w:r>
      <w:r w:rsidRPr="00B33161">
        <w:rPr>
          <w:rFonts w:asciiTheme="majorBidi" w:hAnsiTheme="majorBidi" w:cstheme="majorBidi"/>
          <w:color w:val="000000" w:themeColor="text1"/>
          <w:sz w:val="24"/>
          <w:szCs w:val="24"/>
        </w:rPr>
        <w:t xml:space="preserve"> yang baik, dibutuhkan juga mental dan kepercayaan diri seorang atlet. Oleh karena itu dibutuhkan latihan yang terfokus pada aspek psikologis (mental) atlet dalam melakukan </w:t>
      </w:r>
      <w:r w:rsidRPr="00B33161">
        <w:rPr>
          <w:rFonts w:asciiTheme="majorBidi" w:hAnsiTheme="majorBidi" w:cstheme="majorBidi"/>
          <w:i/>
          <w:iCs/>
          <w:color w:val="000000" w:themeColor="text1"/>
          <w:sz w:val="24"/>
          <w:szCs w:val="24"/>
        </w:rPr>
        <w:t>shooting</w:t>
      </w:r>
      <w:r w:rsidR="00031B37" w:rsidRPr="00B33161">
        <w:rPr>
          <w:rFonts w:asciiTheme="majorBidi" w:hAnsiTheme="majorBidi" w:cstheme="majorBidi"/>
          <w:color w:val="000000" w:themeColor="text1"/>
          <w:sz w:val="24"/>
          <w:szCs w:val="24"/>
          <w:lang w:val="en-US"/>
        </w:rPr>
        <w:t xml:space="preserve">, dalam nomor pertandingan </w:t>
      </w:r>
      <w:r w:rsidR="00031B37" w:rsidRPr="00B33161">
        <w:rPr>
          <w:rFonts w:asciiTheme="majorBidi" w:hAnsiTheme="majorBidi" w:cstheme="majorBidi"/>
          <w:i/>
          <w:iCs/>
          <w:color w:val="000000" w:themeColor="text1"/>
          <w:sz w:val="24"/>
          <w:szCs w:val="24"/>
          <w:lang w:val="en-US"/>
        </w:rPr>
        <w:t>shooting</w:t>
      </w:r>
      <w:r w:rsidR="00031B37" w:rsidRPr="00B33161">
        <w:rPr>
          <w:rFonts w:asciiTheme="majorBidi" w:hAnsiTheme="majorBidi" w:cstheme="majorBidi"/>
          <w:color w:val="000000" w:themeColor="text1"/>
          <w:sz w:val="24"/>
          <w:szCs w:val="24"/>
          <w:lang w:val="en-US"/>
        </w:rPr>
        <w:t xml:space="preserve"> dibutuhkan konsentrasi dan fokus yang tinggi, dan dibutuhkan salah satu faktor psikologi pada porsi latihan untuk meningkatkan kemampuan </w:t>
      </w:r>
      <w:r w:rsidR="00031B37" w:rsidRPr="00B33161">
        <w:rPr>
          <w:rFonts w:asciiTheme="majorBidi" w:hAnsiTheme="majorBidi" w:cstheme="majorBidi"/>
          <w:i/>
          <w:iCs/>
          <w:color w:val="000000" w:themeColor="text1"/>
          <w:sz w:val="24"/>
          <w:szCs w:val="24"/>
          <w:lang w:val="en-US"/>
        </w:rPr>
        <w:t>shooting</w:t>
      </w:r>
      <w:r w:rsidR="00031B37" w:rsidRPr="00B33161">
        <w:rPr>
          <w:rFonts w:asciiTheme="majorBidi" w:hAnsiTheme="majorBidi" w:cstheme="majorBidi"/>
          <w:color w:val="000000" w:themeColor="text1"/>
          <w:sz w:val="24"/>
          <w:szCs w:val="24"/>
          <w:lang w:val="en-US"/>
        </w:rPr>
        <w:t xml:space="preserve"> dalam pertandingan </w:t>
      </w:r>
      <w:r w:rsidR="009110BF" w:rsidRPr="00B33161">
        <w:rPr>
          <w:rFonts w:asciiTheme="majorBidi" w:hAnsiTheme="majorBidi" w:cstheme="majorBidi"/>
          <w:color w:val="000000" w:themeColor="text1"/>
          <w:sz w:val="24"/>
          <w:szCs w:val="24"/>
          <w:lang w:val="en-US"/>
        </w:rPr>
        <w:t>Petanque</w:t>
      </w:r>
      <w:r w:rsidR="00031B37" w:rsidRPr="00B33161">
        <w:rPr>
          <w:rFonts w:asciiTheme="majorBidi" w:hAnsiTheme="majorBidi" w:cstheme="majorBidi"/>
          <w:i/>
          <w:iCs/>
          <w:color w:val="000000" w:themeColor="text1"/>
          <w:sz w:val="24"/>
          <w:szCs w:val="24"/>
          <w:lang w:val="en-US"/>
        </w:rPr>
        <w:t>.</w:t>
      </w:r>
      <w:r w:rsidR="00031B37" w:rsidRPr="00B33161">
        <w:rPr>
          <w:rFonts w:asciiTheme="majorBidi" w:hAnsiTheme="majorBidi" w:cstheme="majorBidi"/>
          <w:color w:val="000000" w:themeColor="text1"/>
          <w:sz w:val="24"/>
          <w:szCs w:val="24"/>
          <w:lang w:val="en-US"/>
        </w:rPr>
        <w:t xml:space="preserve"> Salah satu faktor psikologi yang dibutuhkan yaitu </w:t>
      </w:r>
      <w:r w:rsidR="00031B37" w:rsidRPr="00B33161">
        <w:rPr>
          <w:rFonts w:asciiTheme="majorBidi" w:hAnsiTheme="majorBidi" w:cstheme="majorBidi"/>
          <w:i/>
          <w:iCs/>
          <w:color w:val="000000" w:themeColor="text1"/>
          <w:sz w:val="24"/>
          <w:szCs w:val="24"/>
          <w:lang w:val="en-US"/>
        </w:rPr>
        <w:t xml:space="preserve">imagery, </w:t>
      </w:r>
      <w:r w:rsidR="00031B37" w:rsidRPr="00B33161">
        <w:rPr>
          <w:rFonts w:asciiTheme="majorBidi" w:hAnsiTheme="majorBidi" w:cstheme="majorBidi"/>
          <w:color w:val="000000" w:themeColor="text1"/>
          <w:sz w:val="24"/>
          <w:szCs w:val="24"/>
          <w:lang w:val="en-US"/>
        </w:rPr>
        <w:t>d</w:t>
      </w:r>
      <w:r w:rsidR="00031B37" w:rsidRPr="00B33161">
        <w:rPr>
          <w:rFonts w:asciiTheme="majorBidi" w:hAnsiTheme="majorBidi" w:cstheme="majorBidi"/>
          <w:color w:val="000000" w:themeColor="text1"/>
          <w:sz w:val="24"/>
          <w:szCs w:val="24"/>
        </w:rPr>
        <w:t xml:space="preserve">alam konteks olahraga, </w:t>
      </w:r>
      <w:r w:rsidR="00031B37" w:rsidRPr="00B33161">
        <w:rPr>
          <w:rFonts w:asciiTheme="majorBidi" w:hAnsiTheme="majorBidi" w:cstheme="majorBidi"/>
          <w:i/>
          <w:iCs/>
          <w:color w:val="000000" w:themeColor="text1"/>
          <w:sz w:val="24"/>
          <w:szCs w:val="24"/>
        </w:rPr>
        <w:t>imagery</w:t>
      </w:r>
      <w:r w:rsidR="00031B37" w:rsidRPr="00B33161">
        <w:rPr>
          <w:rFonts w:asciiTheme="majorBidi" w:hAnsiTheme="majorBidi" w:cstheme="majorBidi"/>
          <w:color w:val="000000" w:themeColor="text1"/>
          <w:sz w:val="24"/>
          <w:szCs w:val="24"/>
        </w:rPr>
        <w:t xml:space="preserve"> digunakan untuk membantu olahragawan membuat visualisasi yang lebih nyata berkaitan dengan pertandingan atau </w:t>
      </w:r>
      <w:r w:rsidR="00021F60" w:rsidRPr="00B33161">
        <w:rPr>
          <w:rFonts w:asciiTheme="majorBidi" w:hAnsiTheme="majorBidi" w:cstheme="majorBidi"/>
          <w:color w:val="000000" w:themeColor="text1"/>
          <w:sz w:val="24"/>
          <w:szCs w:val="24"/>
        </w:rPr>
        <w:t>kompetisi yang akan dijalaninya</w:t>
      </w:r>
      <w:r w:rsidR="00021F60" w:rsidRPr="00B33161">
        <w:rPr>
          <w:rFonts w:asciiTheme="majorBidi" w:hAnsiTheme="majorBidi" w:cstheme="majorBidi"/>
          <w:color w:val="000000" w:themeColor="text1"/>
          <w:sz w:val="24"/>
          <w:szCs w:val="24"/>
          <w:lang w:val="en-US"/>
        </w:rPr>
        <w:t xml:space="preserve">, serta diharapkan mampu meningkatkan kemampuan </w:t>
      </w:r>
      <w:r w:rsidR="00021F60" w:rsidRPr="00B33161">
        <w:rPr>
          <w:rFonts w:asciiTheme="majorBidi" w:hAnsiTheme="majorBidi" w:cstheme="majorBidi"/>
          <w:i/>
          <w:iCs/>
          <w:color w:val="000000" w:themeColor="text1"/>
          <w:sz w:val="24"/>
          <w:szCs w:val="24"/>
          <w:lang w:val="en-US"/>
        </w:rPr>
        <w:t xml:space="preserve">shooting </w:t>
      </w:r>
      <w:r w:rsidR="00021F60" w:rsidRPr="00B33161">
        <w:rPr>
          <w:rFonts w:asciiTheme="majorBidi" w:hAnsiTheme="majorBidi" w:cstheme="majorBidi"/>
          <w:color w:val="000000" w:themeColor="text1"/>
          <w:sz w:val="24"/>
          <w:szCs w:val="24"/>
          <w:lang w:val="en-US"/>
        </w:rPr>
        <w:t>pada permainan petanque.</w:t>
      </w:r>
    </w:p>
    <w:p w14:paraId="1911076F" w14:textId="77777777" w:rsidR="002545E4" w:rsidRPr="00B33161" w:rsidRDefault="002545E4" w:rsidP="002545E4">
      <w:pPr>
        <w:spacing w:line="360" w:lineRule="auto"/>
        <w:ind w:firstLine="720"/>
        <w:jc w:val="both"/>
        <w:rPr>
          <w:rFonts w:asciiTheme="majorBidi" w:hAnsiTheme="majorBidi" w:cstheme="majorBidi"/>
          <w:color w:val="000000" w:themeColor="text1"/>
          <w:sz w:val="24"/>
          <w:szCs w:val="24"/>
          <w:lang w:val="en-US"/>
        </w:rPr>
      </w:pPr>
    </w:p>
    <w:p w14:paraId="3D56F5B5" w14:textId="77777777" w:rsidR="008524CC" w:rsidRPr="00B33161" w:rsidRDefault="008524CC" w:rsidP="00474EDD">
      <w:pPr>
        <w:spacing w:line="360" w:lineRule="auto"/>
        <w:ind w:firstLine="720"/>
        <w:jc w:val="both"/>
        <w:rPr>
          <w:rFonts w:asciiTheme="majorBidi" w:hAnsiTheme="majorBidi" w:cstheme="majorBidi"/>
          <w:color w:val="000000" w:themeColor="text1"/>
          <w:sz w:val="24"/>
          <w:szCs w:val="24"/>
          <w:lang w:val="en-US"/>
        </w:rPr>
      </w:pPr>
    </w:p>
    <w:p w14:paraId="0BB2CE54" w14:textId="7E75BBB6" w:rsidR="00DF24FA" w:rsidRPr="008E27F8" w:rsidRDefault="002520F3" w:rsidP="008E27F8">
      <w:pPr>
        <w:spacing w:line="360" w:lineRule="auto"/>
        <w:ind w:firstLine="720"/>
        <w:jc w:val="both"/>
        <w:rPr>
          <w:rFonts w:asciiTheme="majorBidi" w:hAnsiTheme="majorBidi" w:cstheme="majorBidi"/>
          <w:color w:val="000000" w:themeColor="text1"/>
          <w:sz w:val="24"/>
          <w:szCs w:val="24"/>
        </w:rPr>
        <w:sectPr w:rsidR="00DF24FA" w:rsidRPr="008E27F8" w:rsidSect="002061CB">
          <w:headerReference w:type="default" r:id="rId12"/>
          <w:footerReference w:type="default" r:id="rId13"/>
          <w:pgSz w:w="11906" w:h="16838"/>
          <w:pgMar w:top="2268" w:right="1701" w:bottom="1701" w:left="2268" w:header="709" w:footer="709" w:gutter="0"/>
          <w:pgNumType w:start="2"/>
          <w:cols w:space="708"/>
          <w:docGrid w:linePitch="360"/>
        </w:sectPr>
      </w:pPr>
      <w:r w:rsidRPr="00B33161">
        <w:rPr>
          <w:rFonts w:asciiTheme="majorBidi" w:hAnsiTheme="majorBidi" w:cstheme="majorBidi"/>
          <w:color w:val="000000" w:themeColor="text1"/>
          <w:sz w:val="24"/>
          <w:szCs w:val="24"/>
        </w:rPr>
        <w:br w:type="page"/>
      </w:r>
      <w:bookmarkStart w:id="24" w:name="_Toc95768410"/>
      <w:bookmarkStart w:id="25" w:name="_Toc95773795"/>
      <w:bookmarkStart w:id="26" w:name="_Toc110332569"/>
      <w:bookmarkStart w:id="27" w:name="_Toc110333158"/>
      <w:bookmarkStart w:id="28" w:name="_Toc110541207"/>
    </w:p>
    <w:bookmarkEnd w:id="24"/>
    <w:bookmarkEnd w:id="25"/>
    <w:bookmarkEnd w:id="26"/>
    <w:bookmarkEnd w:id="27"/>
    <w:bookmarkEnd w:id="28"/>
    <w:p w14:paraId="0A9567A5" w14:textId="77777777" w:rsidR="00E647E6" w:rsidRPr="00FA4AAD" w:rsidRDefault="00E647E6" w:rsidP="008E27F8">
      <w:pPr>
        <w:pStyle w:val="Heading1"/>
        <w:jc w:val="left"/>
        <w:rPr>
          <w:color w:val="000000" w:themeColor="text1"/>
        </w:rPr>
      </w:pPr>
    </w:p>
    <w:sectPr w:rsidR="00E647E6" w:rsidRPr="00FA4AAD" w:rsidSect="008E27F8">
      <w:headerReference w:type="default" r:id="rId14"/>
      <w:footerReference w:type="default" r:id="rId15"/>
      <w:pgSz w:w="11906" w:h="16838"/>
      <w:pgMar w:top="2268" w:right="1701" w:bottom="1701" w:left="2268" w:header="709" w:footer="709" w:gutter="0"/>
      <w:pgNumType w:start="1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DF8A2A" w14:textId="77777777" w:rsidR="005A7804" w:rsidRDefault="005A7804" w:rsidP="009B095D">
      <w:pPr>
        <w:spacing w:after="0" w:line="240" w:lineRule="auto"/>
      </w:pPr>
      <w:r>
        <w:separator/>
      </w:r>
    </w:p>
  </w:endnote>
  <w:endnote w:type="continuationSeparator" w:id="0">
    <w:p w14:paraId="377F5C9F" w14:textId="77777777" w:rsidR="005A7804" w:rsidRDefault="005A7804" w:rsidP="009B09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27605942"/>
      <w:docPartObj>
        <w:docPartGallery w:val="Page Numbers (Bottom of Page)"/>
        <w:docPartUnique/>
      </w:docPartObj>
    </w:sdtPr>
    <w:sdtEndPr>
      <w:rPr>
        <w:noProof/>
      </w:rPr>
    </w:sdtEndPr>
    <w:sdtContent>
      <w:p w14:paraId="6E600A8E" w14:textId="77777777" w:rsidR="0032128C" w:rsidRDefault="0032128C">
        <w:pPr>
          <w:pStyle w:val="Footer"/>
          <w:jc w:val="center"/>
        </w:pPr>
        <w:r>
          <w:fldChar w:fldCharType="begin"/>
        </w:r>
        <w:r>
          <w:instrText xml:space="preserve"> PAGE   \* MERGEFORMAT </w:instrText>
        </w:r>
        <w:r>
          <w:fldChar w:fldCharType="separate"/>
        </w:r>
        <w:r w:rsidR="00787F05">
          <w:rPr>
            <w:noProof/>
          </w:rPr>
          <w:t>i</w:t>
        </w:r>
        <w:r>
          <w:rPr>
            <w:noProof/>
          </w:rPr>
          <w:fldChar w:fldCharType="end"/>
        </w:r>
      </w:p>
    </w:sdtContent>
  </w:sdt>
  <w:p w14:paraId="7581D27C" w14:textId="77777777" w:rsidR="0032128C" w:rsidRDefault="003212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6663240"/>
      <w:docPartObj>
        <w:docPartGallery w:val="Page Numbers (Bottom of Page)"/>
        <w:docPartUnique/>
      </w:docPartObj>
    </w:sdtPr>
    <w:sdtEndPr>
      <w:rPr>
        <w:noProof/>
      </w:rPr>
    </w:sdtEndPr>
    <w:sdtContent>
      <w:p w14:paraId="4EAEC550" w14:textId="77777777" w:rsidR="0032128C" w:rsidRDefault="0032128C">
        <w:pPr>
          <w:pStyle w:val="Footer"/>
          <w:jc w:val="center"/>
        </w:pPr>
        <w:r>
          <w:fldChar w:fldCharType="begin"/>
        </w:r>
        <w:r>
          <w:instrText xml:space="preserve"> PAGE   \* MERGEFORMAT </w:instrText>
        </w:r>
        <w:r>
          <w:fldChar w:fldCharType="separate"/>
        </w:r>
        <w:r w:rsidR="00787F05">
          <w:rPr>
            <w:noProof/>
          </w:rPr>
          <w:t>1</w:t>
        </w:r>
        <w:r>
          <w:rPr>
            <w:noProof/>
          </w:rPr>
          <w:fldChar w:fldCharType="end"/>
        </w:r>
      </w:p>
    </w:sdtContent>
  </w:sdt>
  <w:p w14:paraId="21D4644F" w14:textId="77777777" w:rsidR="0032128C" w:rsidRDefault="0032128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69A83E" w14:textId="77777777" w:rsidR="0032128C" w:rsidRDefault="0032128C" w:rsidP="002061CB">
    <w:pPr>
      <w:pStyle w:val="Footer"/>
      <w:jc w:val="center"/>
    </w:pPr>
  </w:p>
  <w:p w14:paraId="0C682699" w14:textId="77777777" w:rsidR="0032128C" w:rsidRDefault="0032128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302D44" w14:textId="77777777" w:rsidR="0032128C" w:rsidRDefault="0032128C" w:rsidP="006413AA">
    <w:pPr>
      <w:pStyle w:val="Footer"/>
      <w:jc w:val="center"/>
    </w:pPr>
  </w:p>
  <w:p w14:paraId="30454426" w14:textId="77777777" w:rsidR="0032128C" w:rsidRDefault="003212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BE6157" w14:textId="77777777" w:rsidR="005A7804" w:rsidRDefault="005A7804" w:rsidP="009B095D">
      <w:pPr>
        <w:spacing w:after="0" w:line="240" w:lineRule="auto"/>
      </w:pPr>
      <w:r>
        <w:separator/>
      </w:r>
    </w:p>
  </w:footnote>
  <w:footnote w:type="continuationSeparator" w:id="0">
    <w:p w14:paraId="1B37B3A2" w14:textId="77777777" w:rsidR="005A7804" w:rsidRDefault="005A7804" w:rsidP="009B09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EE8169" w14:textId="77777777" w:rsidR="0032128C" w:rsidRDefault="0032128C" w:rsidP="00982246">
    <w:pPr>
      <w:pStyle w:val="Header"/>
      <w:jc w:val="right"/>
    </w:pPr>
  </w:p>
  <w:p w14:paraId="21E787AA" w14:textId="77777777" w:rsidR="0032128C" w:rsidRDefault="0032128C" w:rsidP="00982246">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A9A8D" w14:textId="77777777" w:rsidR="0032128C" w:rsidRDefault="0032128C" w:rsidP="005F5467">
    <w:pPr>
      <w:pStyle w:val="Header"/>
      <w:jc w:val="right"/>
    </w:pPr>
  </w:p>
  <w:p w14:paraId="48280D5B" w14:textId="77777777" w:rsidR="0032128C" w:rsidRDefault="0032128C" w:rsidP="00982246">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9608012"/>
      <w:docPartObj>
        <w:docPartGallery w:val="Page Numbers (Top of Page)"/>
        <w:docPartUnique/>
      </w:docPartObj>
    </w:sdtPr>
    <w:sdtEndPr>
      <w:rPr>
        <w:noProof/>
      </w:rPr>
    </w:sdtEndPr>
    <w:sdtContent>
      <w:p w14:paraId="1174D17F" w14:textId="77777777" w:rsidR="0032128C" w:rsidRDefault="0032128C">
        <w:pPr>
          <w:pStyle w:val="Header"/>
          <w:jc w:val="right"/>
        </w:pPr>
        <w:r>
          <w:fldChar w:fldCharType="begin"/>
        </w:r>
        <w:r>
          <w:instrText xml:space="preserve"> PAGE   \* MERGEFORMAT </w:instrText>
        </w:r>
        <w:r>
          <w:fldChar w:fldCharType="separate"/>
        </w:r>
        <w:r w:rsidR="00787F05">
          <w:rPr>
            <w:noProof/>
          </w:rPr>
          <w:t>11</w:t>
        </w:r>
        <w:r>
          <w:rPr>
            <w:noProof/>
          </w:rPr>
          <w:fldChar w:fldCharType="end"/>
        </w:r>
      </w:p>
    </w:sdtContent>
  </w:sdt>
  <w:p w14:paraId="4995B174" w14:textId="77777777" w:rsidR="0032128C" w:rsidRDefault="0032128C" w:rsidP="00982246">
    <w:pPr>
      <w:pStyle w:val="Header"/>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7800396"/>
      <w:docPartObj>
        <w:docPartGallery w:val="Page Numbers (Top of Page)"/>
        <w:docPartUnique/>
      </w:docPartObj>
    </w:sdtPr>
    <w:sdtEndPr>
      <w:rPr>
        <w:noProof/>
      </w:rPr>
    </w:sdtEndPr>
    <w:sdtContent>
      <w:p w14:paraId="04AC00D8" w14:textId="77777777" w:rsidR="0032128C" w:rsidRDefault="0032128C" w:rsidP="00930391">
        <w:pPr>
          <w:pStyle w:val="Header"/>
          <w:tabs>
            <w:tab w:val="left" w:pos="7009"/>
            <w:tab w:val="right" w:pos="7937"/>
          </w:tabs>
        </w:pPr>
        <w:r>
          <w:tab/>
        </w:r>
        <w:r>
          <w:tab/>
        </w:r>
        <w:r>
          <w:tab/>
        </w:r>
        <w:r>
          <w:fldChar w:fldCharType="begin"/>
        </w:r>
        <w:r>
          <w:instrText xml:space="preserve"> PAGE   \* MERGEFORMAT </w:instrText>
        </w:r>
        <w:r>
          <w:fldChar w:fldCharType="separate"/>
        </w:r>
        <w:r w:rsidR="00787F05">
          <w:rPr>
            <w:noProof/>
          </w:rPr>
          <w:t>116</w:t>
        </w:r>
        <w:r>
          <w:rPr>
            <w:noProof/>
          </w:rPr>
          <w:fldChar w:fldCharType="end"/>
        </w:r>
      </w:p>
    </w:sdtContent>
  </w:sdt>
  <w:p w14:paraId="55A91D55" w14:textId="77777777" w:rsidR="0032128C" w:rsidRDefault="0032128C" w:rsidP="00982246">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B3402"/>
    <w:multiLevelType w:val="hybridMultilevel"/>
    <w:tmpl w:val="FBD00B6A"/>
    <w:lvl w:ilvl="0" w:tplc="04090015">
      <w:start w:val="1"/>
      <w:numFmt w:val="upp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1571160"/>
    <w:multiLevelType w:val="hybridMultilevel"/>
    <w:tmpl w:val="6344AA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990A30"/>
    <w:multiLevelType w:val="hybridMultilevel"/>
    <w:tmpl w:val="B9B019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620269A"/>
    <w:multiLevelType w:val="hybridMultilevel"/>
    <w:tmpl w:val="BE0EB5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63854AB"/>
    <w:multiLevelType w:val="hybridMultilevel"/>
    <w:tmpl w:val="3FA282EE"/>
    <w:lvl w:ilvl="0" w:tplc="E306F24E">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7921328"/>
    <w:multiLevelType w:val="hybridMultilevel"/>
    <w:tmpl w:val="D74E6D6C"/>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9374152"/>
    <w:multiLevelType w:val="multilevel"/>
    <w:tmpl w:val="65EC8588"/>
    <w:lvl w:ilvl="0">
      <w:start w:val="1"/>
      <w:numFmt w:val="decimal"/>
      <w:lvlText w:val="%1."/>
      <w:lvlJc w:val="left"/>
      <w:pPr>
        <w:ind w:left="720" w:hanging="360"/>
      </w:pPr>
      <w:rPr>
        <w:rFonts w:asciiTheme="majorBidi" w:hAnsiTheme="majorBidi" w:cstheme="majorBidi" w:hint="default"/>
        <w:b w:val="0"/>
        <w:sz w:val="24"/>
        <w:szCs w:val="28"/>
      </w:rPr>
    </w:lvl>
    <w:lvl w:ilvl="1">
      <w:start w:val="1"/>
      <w:numFmt w:val="decimal"/>
      <w:isLgl/>
      <w:lvlText w:val="%1.%2"/>
      <w:lvlJc w:val="left"/>
      <w:pPr>
        <w:ind w:left="720" w:hanging="360"/>
      </w:pPr>
      <w:rPr>
        <w:rFonts w:hint="default"/>
      </w:rPr>
    </w:lvl>
    <w:lvl w:ilvl="2">
      <w:start w:val="1"/>
      <w:numFmt w:val="decimal"/>
      <w:pStyle w:val="Heading3"/>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0D287035"/>
    <w:multiLevelType w:val="hybridMultilevel"/>
    <w:tmpl w:val="4C140D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2003B04"/>
    <w:multiLevelType w:val="hybridMultilevel"/>
    <w:tmpl w:val="80A84F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3113867"/>
    <w:multiLevelType w:val="hybridMultilevel"/>
    <w:tmpl w:val="EEF00A98"/>
    <w:lvl w:ilvl="0" w:tplc="1468626C">
      <w:start w:val="4"/>
      <w:numFmt w:val="lowerLetter"/>
      <w:lvlText w:val="%1."/>
      <w:lvlJc w:val="left"/>
      <w:pPr>
        <w:ind w:left="324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13EF7C34"/>
    <w:multiLevelType w:val="hybridMultilevel"/>
    <w:tmpl w:val="95B609D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5743FD8"/>
    <w:multiLevelType w:val="hybridMultilevel"/>
    <w:tmpl w:val="CDCC83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888507B"/>
    <w:multiLevelType w:val="hybridMultilevel"/>
    <w:tmpl w:val="DFF68FE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BB7681D"/>
    <w:multiLevelType w:val="hybridMultilevel"/>
    <w:tmpl w:val="7976296A"/>
    <w:lvl w:ilvl="0" w:tplc="8E8AC63C">
      <w:start w:val="1"/>
      <w:numFmt w:val="lowerLetter"/>
      <w:lvlText w:val="%1."/>
      <w:lvlJc w:val="left"/>
      <w:pPr>
        <w:ind w:left="927" w:hanging="360"/>
      </w:pPr>
      <w:rPr>
        <w:rFonts w:hint="default"/>
        <w:color w:val="000000" w:themeColor="text1"/>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2368754D"/>
    <w:multiLevelType w:val="hybridMultilevel"/>
    <w:tmpl w:val="017C2F5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3E41E64"/>
    <w:multiLevelType w:val="hybridMultilevel"/>
    <w:tmpl w:val="6E423C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50436BD"/>
    <w:multiLevelType w:val="hybridMultilevel"/>
    <w:tmpl w:val="371EDD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66400A4"/>
    <w:multiLevelType w:val="hybridMultilevel"/>
    <w:tmpl w:val="847CFD0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9597974"/>
    <w:multiLevelType w:val="hybridMultilevel"/>
    <w:tmpl w:val="CCBA8C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3005446"/>
    <w:multiLevelType w:val="hybridMultilevel"/>
    <w:tmpl w:val="87E4AC68"/>
    <w:lvl w:ilvl="0" w:tplc="E0DE44D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227A39"/>
    <w:multiLevelType w:val="hybridMultilevel"/>
    <w:tmpl w:val="0C1AB28A"/>
    <w:lvl w:ilvl="0" w:tplc="D5E448F6">
      <w:start w:val="1"/>
      <w:numFmt w:val="lowerLetter"/>
      <w:lvlText w:val="%1."/>
      <w:lvlJc w:val="left"/>
      <w:pPr>
        <w:ind w:left="644" w:hanging="360"/>
      </w:pPr>
      <w:rPr>
        <w:rFonts w:asciiTheme="majorBidi" w:hAnsiTheme="majorBidi" w:cstheme="majorBidi" w:hint="default"/>
        <w:sz w:val="24"/>
        <w:szCs w:val="28"/>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1" w15:restartNumberingAfterBreak="0">
    <w:nsid w:val="38D5765D"/>
    <w:multiLevelType w:val="hybridMultilevel"/>
    <w:tmpl w:val="5F046FD8"/>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A854E32"/>
    <w:multiLevelType w:val="hybridMultilevel"/>
    <w:tmpl w:val="A94ECAD4"/>
    <w:lvl w:ilvl="0" w:tplc="0409000F">
      <w:start w:val="1"/>
      <w:numFmt w:val="decimal"/>
      <w:lvlText w:val="%1."/>
      <w:lvlJc w:val="left"/>
      <w:pPr>
        <w:ind w:left="720" w:hanging="360"/>
      </w:pPr>
    </w:lvl>
    <w:lvl w:ilvl="1" w:tplc="8BBA05F4">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F37208"/>
    <w:multiLevelType w:val="multilevel"/>
    <w:tmpl w:val="3780A9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63A6C5F"/>
    <w:multiLevelType w:val="hybridMultilevel"/>
    <w:tmpl w:val="9370CB9A"/>
    <w:lvl w:ilvl="0" w:tplc="63F888CA">
      <w:start w:val="1"/>
      <w:numFmt w:val="upperLetter"/>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7AC5DCF"/>
    <w:multiLevelType w:val="multilevel"/>
    <w:tmpl w:val="2F32F332"/>
    <w:lvl w:ilvl="0">
      <w:start w:val="1"/>
      <w:numFmt w:val="decimal"/>
      <w:lvlText w:val="%1"/>
      <w:lvlJc w:val="left"/>
      <w:pPr>
        <w:ind w:left="360" w:hanging="360"/>
      </w:pPr>
      <w:rPr>
        <w:rFonts w:hint="default"/>
      </w:rPr>
    </w:lvl>
    <w:lvl w:ilvl="1">
      <w:start w:val="1"/>
      <w:numFmt w:val="decimal"/>
      <w:lvlText w:val="%1.%2"/>
      <w:lvlJc w:val="left"/>
      <w:pPr>
        <w:ind w:left="4320" w:hanging="360"/>
      </w:pPr>
      <w:rPr>
        <w:rFonts w:hint="default"/>
      </w:rPr>
    </w:lvl>
    <w:lvl w:ilvl="2">
      <w:start w:val="1"/>
      <w:numFmt w:val="decimal"/>
      <w:lvlText w:val="%1.%2.%3"/>
      <w:lvlJc w:val="left"/>
      <w:pPr>
        <w:ind w:left="8640" w:hanging="720"/>
      </w:pPr>
      <w:rPr>
        <w:rFonts w:hint="default"/>
      </w:rPr>
    </w:lvl>
    <w:lvl w:ilvl="3">
      <w:start w:val="1"/>
      <w:numFmt w:val="decimal"/>
      <w:lvlText w:val="%1.%2.%3.%4"/>
      <w:lvlJc w:val="left"/>
      <w:pPr>
        <w:ind w:left="12600" w:hanging="720"/>
      </w:pPr>
      <w:rPr>
        <w:rFonts w:hint="default"/>
      </w:rPr>
    </w:lvl>
    <w:lvl w:ilvl="4">
      <w:start w:val="1"/>
      <w:numFmt w:val="decimal"/>
      <w:lvlText w:val="%1.%2.%3.%4.%5"/>
      <w:lvlJc w:val="left"/>
      <w:pPr>
        <w:ind w:left="16920" w:hanging="1080"/>
      </w:pPr>
      <w:rPr>
        <w:rFonts w:hint="default"/>
      </w:rPr>
    </w:lvl>
    <w:lvl w:ilvl="5">
      <w:start w:val="1"/>
      <w:numFmt w:val="decimal"/>
      <w:lvlText w:val="%1.%2.%3.%4.%5.%6"/>
      <w:lvlJc w:val="left"/>
      <w:pPr>
        <w:ind w:left="20880" w:hanging="1080"/>
      </w:pPr>
      <w:rPr>
        <w:rFonts w:hint="default"/>
      </w:rPr>
    </w:lvl>
    <w:lvl w:ilvl="6">
      <w:start w:val="1"/>
      <w:numFmt w:val="decimal"/>
      <w:lvlText w:val="%1.%2.%3.%4.%5.%6.%7"/>
      <w:lvlJc w:val="left"/>
      <w:pPr>
        <w:ind w:left="25200" w:hanging="1440"/>
      </w:pPr>
      <w:rPr>
        <w:rFonts w:hint="default"/>
      </w:rPr>
    </w:lvl>
    <w:lvl w:ilvl="7">
      <w:start w:val="1"/>
      <w:numFmt w:val="decimal"/>
      <w:lvlText w:val="%1.%2.%3.%4.%5.%6.%7.%8"/>
      <w:lvlJc w:val="left"/>
      <w:pPr>
        <w:ind w:left="29160" w:hanging="1440"/>
      </w:pPr>
      <w:rPr>
        <w:rFonts w:hint="default"/>
      </w:rPr>
    </w:lvl>
    <w:lvl w:ilvl="8">
      <w:start w:val="1"/>
      <w:numFmt w:val="decimal"/>
      <w:lvlText w:val="%1.%2.%3.%4.%5.%6.%7.%8.%9"/>
      <w:lvlJc w:val="left"/>
      <w:pPr>
        <w:ind w:left="-32056" w:hanging="1800"/>
      </w:pPr>
      <w:rPr>
        <w:rFonts w:hint="default"/>
      </w:rPr>
    </w:lvl>
  </w:abstractNum>
  <w:abstractNum w:abstractNumId="26" w15:restartNumberingAfterBreak="0">
    <w:nsid w:val="499230FE"/>
    <w:multiLevelType w:val="hybridMultilevel"/>
    <w:tmpl w:val="9E54A0DC"/>
    <w:lvl w:ilvl="0" w:tplc="D402C7E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15:restartNumberingAfterBreak="0">
    <w:nsid w:val="4CB743F7"/>
    <w:multiLevelType w:val="hybridMultilevel"/>
    <w:tmpl w:val="234096BC"/>
    <w:lvl w:ilvl="0" w:tplc="85AEF7EC">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38090011">
      <w:start w:val="1"/>
      <w:numFmt w:val="decimal"/>
      <w:lvlText w:val="%4)"/>
      <w:lvlJc w:val="left"/>
      <w:pPr>
        <w:ind w:left="72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8" w15:restartNumberingAfterBreak="0">
    <w:nsid w:val="4F9725BE"/>
    <w:multiLevelType w:val="hybridMultilevel"/>
    <w:tmpl w:val="A8E4DE96"/>
    <w:lvl w:ilvl="0" w:tplc="EA600D62">
      <w:start w:val="1"/>
      <w:numFmt w:val="lowerLetter"/>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29" w15:restartNumberingAfterBreak="0">
    <w:nsid w:val="5D3C1ED8"/>
    <w:multiLevelType w:val="multilevel"/>
    <w:tmpl w:val="A5BCC488"/>
    <w:lvl w:ilvl="0">
      <w:start w:val="1"/>
      <w:numFmt w:val="decimal"/>
      <w:lvlText w:val="%1."/>
      <w:lvlJc w:val="left"/>
      <w:pPr>
        <w:ind w:left="720" w:hanging="360"/>
      </w:pPr>
      <w:rPr>
        <w:rFonts w:hint="default"/>
      </w:rPr>
    </w:lvl>
    <w:lvl w:ilvl="1">
      <w:start w:val="1"/>
      <w:numFmt w:val="decimal"/>
      <w:isLgl/>
      <w:lvlText w:val="%1.%2"/>
      <w:lvlJc w:val="left"/>
      <w:pPr>
        <w:ind w:left="4320" w:hanging="360"/>
      </w:pPr>
      <w:rPr>
        <w:rFonts w:hint="default"/>
      </w:rPr>
    </w:lvl>
    <w:lvl w:ilvl="2">
      <w:start w:val="1"/>
      <w:numFmt w:val="decimal"/>
      <w:isLgl/>
      <w:lvlText w:val="%1.%2.%3"/>
      <w:lvlJc w:val="left"/>
      <w:pPr>
        <w:ind w:left="8280" w:hanging="720"/>
      </w:pPr>
      <w:rPr>
        <w:rFonts w:hint="default"/>
      </w:rPr>
    </w:lvl>
    <w:lvl w:ilvl="3">
      <w:start w:val="1"/>
      <w:numFmt w:val="decimal"/>
      <w:isLgl/>
      <w:lvlText w:val="%1.%2.%3.%4"/>
      <w:lvlJc w:val="left"/>
      <w:pPr>
        <w:ind w:left="11880" w:hanging="720"/>
      </w:pPr>
      <w:rPr>
        <w:rFonts w:hint="default"/>
      </w:rPr>
    </w:lvl>
    <w:lvl w:ilvl="4">
      <w:start w:val="1"/>
      <w:numFmt w:val="decimal"/>
      <w:isLgl/>
      <w:lvlText w:val="%1.%2.%3.%4.%5"/>
      <w:lvlJc w:val="left"/>
      <w:pPr>
        <w:ind w:left="15840" w:hanging="1080"/>
      </w:pPr>
      <w:rPr>
        <w:rFonts w:hint="default"/>
      </w:rPr>
    </w:lvl>
    <w:lvl w:ilvl="5">
      <w:start w:val="1"/>
      <w:numFmt w:val="decimal"/>
      <w:isLgl/>
      <w:lvlText w:val="%1.%2.%3.%4.%5.%6"/>
      <w:lvlJc w:val="left"/>
      <w:pPr>
        <w:ind w:left="19440" w:hanging="1080"/>
      </w:pPr>
      <w:rPr>
        <w:rFonts w:hint="default"/>
      </w:rPr>
    </w:lvl>
    <w:lvl w:ilvl="6">
      <w:start w:val="1"/>
      <w:numFmt w:val="decimal"/>
      <w:isLgl/>
      <w:lvlText w:val="%1.%2.%3.%4.%5.%6.%7"/>
      <w:lvlJc w:val="left"/>
      <w:pPr>
        <w:ind w:left="23400" w:hanging="1440"/>
      </w:pPr>
      <w:rPr>
        <w:rFonts w:hint="default"/>
      </w:rPr>
    </w:lvl>
    <w:lvl w:ilvl="7">
      <w:start w:val="1"/>
      <w:numFmt w:val="decimal"/>
      <w:isLgl/>
      <w:lvlText w:val="%1.%2.%3.%4.%5.%6.%7.%8"/>
      <w:lvlJc w:val="left"/>
      <w:pPr>
        <w:ind w:left="27000" w:hanging="1440"/>
      </w:pPr>
      <w:rPr>
        <w:rFonts w:hint="default"/>
      </w:rPr>
    </w:lvl>
    <w:lvl w:ilvl="8">
      <w:start w:val="1"/>
      <w:numFmt w:val="decimal"/>
      <w:isLgl/>
      <w:lvlText w:val="%1.%2.%3.%4.%5.%6.%7.%8.%9"/>
      <w:lvlJc w:val="left"/>
      <w:pPr>
        <w:ind w:left="30960" w:hanging="1800"/>
      </w:pPr>
      <w:rPr>
        <w:rFonts w:hint="default"/>
      </w:rPr>
    </w:lvl>
  </w:abstractNum>
  <w:abstractNum w:abstractNumId="30" w15:restartNumberingAfterBreak="0">
    <w:nsid w:val="6096265F"/>
    <w:multiLevelType w:val="hybridMultilevel"/>
    <w:tmpl w:val="D3E45AB0"/>
    <w:lvl w:ilvl="0" w:tplc="BE8A2938">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15:restartNumberingAfterBreak="0">
    <w:nsid w:val="65D44749"/>
    <w:multiLevelType w:val="hybridMultilevel"/>
    <w:tmpl w:val="20D4E3A2"/>
    <w:lvl w:ilvl="0" w:tplc="04090015">
      <w:start w:val="1"/>
      <w:numFmt w:val="upp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2" w15:restartNumberingAfterBreak="0">
    <w:nsid w:val="67660454"/>
    <w:multiLevelType w:val="hybridMultilevel"/>
    <w:tmpl w:val="A7063C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93B3C75"/>
    <w:multiLevelType w:val="hybridMultilevel"/>
    <w:tmpl w:val="158CF376"/>
    <w:lvl w:ilvl="0" w:tplc="6EEE26B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70AA76B0"/>
    <w:multiLevelType w:val="hybridMultilevel"/>
    <w:tmpl w:val="023E4F3A"/>
    <w:lvl w:ilvl="0" w:tplc="B6068036">
      <w:start w:val="1"/>
      <w:numFmt w:val="upperLetter"/>
      <w:pStyle w:val="Heading2"/>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53A7A85"/>
    <w:multiLevelType w:val="hybridMultilevel"/>
    <w:tmpl w:val="7196E7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B9B462D"/>
    <w:multiLevelType w:val="hybridMultilevel"/>
    <w:tmpl w:val="071E79AA"/>
    <w:lvl w:ilvl="0" w:tplc="EC7010D4">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14"/>
  </w:num>
  <w:num w:numId="2">
    <w:abstractNumId w:val="6"/>
  </w:num>
  <w:num w:numId="3">
    <w:abstractNumId w:val="20"/>
  </w:num>
  <w:num w:numId="4">
    <w:abstractNumId w:val="30"/>
  </w:num>
  <w:num w:numId="5">
    <w:abstractNumId w:val="3"/>
  </w:num>
  <w:num w:numId="6">
    <w:abstractNumId w:val="11"/>
  </w:num>
  <w:num w:numId="7">
    <w:abstractNumId w:val="2"/>
  </w:num>
  <w:num w:numId="8">
    <w:abstractNumId w:val="35"/>
  </w:num>
  <w:num w:numId="9">
    <w:abstractNumId w:val="23"/>
  </w:num>
  <w:num w:numId="10">
    <w:abstractNumId w:val="16"/>
  </w:num>
  <w:num w:numId="11">
    <w:abstractNumId w:val="15"/>
  </w:num>
  <w:num w:numId="12">
    <w:abstractNumId w:val="32"/>
  </w:num>
  <w:num w:numId="13">
    <w:abstractNumId w:val="29"/>
  </w:num>
  <w:num w:numId="14">
    <w:abstractNumId w:val="19"/>
  </w:num>
  <w:num w:numId="15">
    <w:abstractNumId w:val="13"/>
  </w:num>
  <w:num w:numId="16">
    <w:abstractNumId w:val="36"/>
  </w:num>
  <w:num w:numId="17">
    <w:abstractNumId w:val="7"/>
  </w:num>
  <w:num w:numId="18">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7"/>
  </w:num>
  <w:num w:numId="21">
    <w:abstractNumId w:val="34"/>
  </w:num>
  <w:num w:numId="22">
    <w:abstractNumId w:val="0"/>
  </w:num>
  <w:num w:numId="23">
    <w:abstractNumId w:val="31"/>
  </w:num>
  <w:num w:numId="24">
    <w:abstractNumId w:val="8"/>
  </w:num>
  <w:num w:numId="25">
    <w:abstractNumId w:val="24"/>
  </w:num>
  <w:num w:numId="26">
    <w:abstractNumId w:val="22"/>
  </w:num>
  <w:num w:numId="27">
    <w:abstractNumId w:val="17"/>
  </w:num>
  <w:num w:numId="28">
    <w:abstractNumId w:val="4"/>
  </w:num>
  <w:num w:numId="29">
    <w:abstractNumId w:val="26"/>
  </w:num>
  <w:num w:numId="30">
    <w:abstractNumId w:val="12"/>
  </w:num>
  <w:num w:numId="31">
    <w:abstractNumId w:val="10"/>
  </w:num>
  <w:num w:numId="32">
    <w:abstractNumId w:val="21"/>
  </w:num>
  <w:num w:numId="33">
    <w:abstractNumId w:val="5"/>
  </w:num>
  <w:num w:numId="34">
    <w:abstractNumId w:val="34"/>
  </w:num>
  <w:num w:numId="35">
    <w:abstractNumId w:val="34"/>
  </w:num>
  <w:num w:numId="36">
    <w:abstractNumId w:val="25"/>
  </w:num>
  <w:num w:numId="37">
    <w:abstractNumId w:val="34"/>
  </w:num>
  <w:num w:numId="38">
    <w:abstractNumId w:val="34"/>
  </w:num>
  <w:num w:numId="39">
    <w:abstractNumId w:val="18"/>
  </w:num>
  <w:num w:numId="40">
    <w:abstractNumId w:val="33"/>
  </w:num>
  <w:num w:numId="41">
    <w:abstractNumId w:val="1"/>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30"/>
  <w:hideSpellingErrors/>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06681"/>
    <w:rsid w:val="000013EB"/>
    <w:rsid w:val="000016BF"/>
    <w:rsid w:val="00003B1E"/>
    <w:rsid w:val="00006787"/>
    <w:rsid w:val="00007B87"/>
    <w:rsid w:val="000107FB"/>
    <w:rsid w:val="00011182"/>
    <w:rsid w:val="00011464"/>
    <w:rsid w:val="00011B46"/>
    <w:rsid w:val="000131F6"/>
    <w:rsid w:val="00014DA2"/>
    <w:rsid w:val="000172B7"/>
    <w:rsid w:val="00017B79"/>
    <w:rsid w:val="00017E20"/>
    <w:rsid w:val="00020C4C"/>
    <w:rsid w:val="00021F60"/>
    <w:rsid w:val="00025505"/>
    <w:rsid w:val="00026A1A"/>
    <w:rsid w:val="00031097"/>
    <w:rsid w:val="000314F0"/>
    <w:rsid w:val="00031A67"/>
    <w:rsid w:val="00031B37"/>
    <w:rsid w:val="0003282E"/>
    <w:rsid w:val="00032B7A"/>
    <w:rsid w:val="000339A6"/>
    <w:rsid w:val="00034809"/>
    <w:rsid w:val="00035511"/>
    <w:rsid w:val="000363FF"/>
    <w:rsid w:val="000371E0"/>
    <w:rsid w:val="000376CF"/>
    <w:rsid w:val="00037FE4"/>
    <w:rsid w:val="00040D3C"/>
    <w:rsid w:val="000423B5"/>
    <w:rsid w:val="00042A15"/>
    <w:rsid w:val="000451CA"/>
    <w:rsid w:val="000454DE"/>
    <w:rsid w:val="00046CD7"/>
    <w:rsid w:val="00050205"/>
    <w:rsid w:val="00053050"/>
    <w:rsid w:val="00053FAC"/>
    <w:rsid w:val="00054146"/>
    <w:rsid w:val="00054473"/>
    <w:rsid w:val="00054506"/>
    <w:rsid w:val="000566DC"/>
    <w:rsid w:val="00057748"/>
    <w:rsid w:val="00057C42"/>
    <w:rsid w:val="000629E7"/>
    <w:rsid w:val="000649F7"/>
    <w:rsid w:val="00067472"/>
    <w:rsid w:val="00071EF1"/>
    <w:rsid w:val="00073EE9"/>
    <w:rsid w:val="000744D7"/>
    <w:rsid w:val="0007768F"/>
    <w:rsid w:val="000830C0"/>
    <w:rsid w:val="00084905"/>
    <w:rsid w:val="00086361"/>
    <w:rsid w:val="000878B1"/>
    <w:rsid w:val="00090761"/>
    <w:rsid w:val="00090A56"/>
    <w:rsid w:val="00090E29"/>
    <w:rsid w:val="00092AEA"/>
    <w:rsid w:val="00092DB5"/>
    <w:rsid w:val="00094939"/>
    <w:rsid w:val="00096FED"/>
    <w:rsid w:val="000A0D81"/>
    <w:rsid w:val="000A0D95"/>
    <w:rsid w:val="000A1891"/>
    <w:rsid w:val="000A1E4A"/>
    <w:rsid w:val="000A3E15"/>
    <w:rsid w:val="000A4536"/>
    <w:rsid w:val="000A52F9"/>
    <w:rsid w:val="000A7139"/>
    <w:rsid w:val="000B0D6F"/>
    <w:rsid w:val="000B218C"/>
    <w:rsid w:val="000B55A8"/>
    <w:rsid w:val="000B56E3"/>
    <w:rsid w:val="000B6577"/>
    <w:rsid w:val="000B790A"/>
    <w:rsid w:val="000C1855"/>
    <w:rsid w:val="000C246F"/>
    <w:rsid w:val="000C37BF"/>
    <w:rsid w:val="000C74A9"/>
    <w:rsid w:val="000D0799"/>
    <w:rsid w:val="000D09D4"/>
    <w:rsid w:val="000D2D31"/>
    <w:rsid w:val="000D5A94"/>
    <w:rsid w:val="000D7216"/>
    <w:rsid w:val="000E009C"/>
    <w:rsid w:val="000E533E"/>
    <w:rsid w:val="000E643E"/>
    <w:rsid w:val="000F0BD9"/>
    <w:rsid w:val="000F1945"/>
    <w:rsid w:val="000F1F0D"/>
    <w:rsid w:val="000F2EDE"/>
    <w:rsid w:val="000F4857"/>
    <w:rsid w:val="00100FDA"/>
    <w:rsid w:val="0010285A"/>
    <w:rsid w:val="00102E1E"/>
    <w:rsid w:val="00103291"/>
    <w:rsid w:val="00104196"/>
    <w:rsid w:val="001050D5"/>
    <w:rsid w:val="00105B6D"/>
    <w:rsid w:val="00106681"/>
    <w:rsid w:val="001106F9"/>
    <w:rsid w:val="00111146"/>
    <w:rsid w:val="00113254"/>
    <w:rsid w:val="001136E0"/>
    <w:rsid w:val="00115374"/>
    <w:rsid w:val="001160A1"/>
    <w:rsid w:val="0011684B"/>
    <w:rsid w:val="00117F83"/>
    <w:rsid w:val="00120FF5"/>
    <w:rsid w:val="00123505"/>
    <w:rsid w:val="00127E12"/>
    <w:rsid w:val="00130EE9"/>
    <w:rsid w:val="00131149"/>
    <w:rsid w:val="00134065"/>
    <w:rsid w:val="00137498"/>
    <w:rsid w:val="00140657"/>
    <w:rsid w:val="00142C42"/>
    <w:rsid w:val="00143170"/>
    <w:rsid w:val="00144AEB"/>
    <w:rsid w:val="001459BB"/>
    <w:rsid w:val="0014622A"/>
    <w:rsid w:val="00150BF9"/>
    <w:rsid w:val="00150E02"/>
    <w:rsid w:val="001518A5"/>
    <w:rsid w:val="001566F6"/>
    <w:rsid w:val="00156D60"/>
    <w:rsid w:val="00162489"/>
    <w:rsid w:val="001640CC"/>
    <w:rsid w:val="001641F2"/>
    <w:rsid w:val="0016502F"/>
    <w:rsid w:val="00165240"/>
    <w:rsid w:val="001661C8"/>
    <w:rsid w:val="00166D60"/>
    <w:rsid w:val="00170D01"/>
    <w:rsid w:val="0017508A"/>
    <w:rsid w:val="00175186"/>
    <w:rsid w:val="00175974"/>
    <w:rsid w:val="00176261"/>
    <w:rsid w:val="001773BD"/>
    <w:rsid w:val="001817E4"/>
    <w:rsid w:val="001819B5"/>
    <w:rsid w:val="001831DE"/>
    <w:rsid w:val="001836D5"/>
    <w:rsid w:val="001847F6"/>
    <w:rsid w:val="00184828"/>
    <w:rsid w:val="00185401"/>
    <w:rsid w:val="00187227"/>
    <w:rsid w:val="001873EA"/>
    <w:rsid w:val="0019187B"/>
    <w:rsid w:val="00192971"/>
    <w:rsid w:val="001A0C6D"/>
    <w:rsid w:val="001A1866"/>
    <w:rsid w:val="001A1BA9"/>
    <w:rsid w:val="001A299B"/>
    <w:rsid w:val="001A70A5"/>
    <w:rsid w:val="001A780A"/>
    <w:rsid w:val="001B0E6E"/>
    <w:rsid w:val="001B3280"/>
    <w:rsid w:val="001B59B3"/>
    <w:rsid w:val="001C0703"/>
    <w:rsid w:val="001C19F3"/>
    <w:rsid w:val="001C2AF1"/>
    <w:rsid w:val="001C60C1"/>
    <w:rsid w:val="001D098F"/>
    <w:rsid w:val="001D0C04"/>
    <w:rsid w:val="001D2260"/>
    <w:rsid w:val="001D2486"/>
    <w:rsid w:val="001D25C1"/>
    <w:rsid w:val="001D28C9"/>
    <w:rsid w:val="001D73E2"/>
    <w:rsid w:val="001E3132"/>
    <w:rsid w:val="001E3FE8"/>
    <w:rsid w:val="001E5AAB"/>
    <w:rsid w:val="001E6254"/>
    <w:rsid w:val="001F08A5"/>
    <w:rsid w:val="001F1E8A"/>
    <w:rsid w:val="001F6EF6"/>
    <w:rsid w:val="001F750D"/>
    <w:rsid w:val="00202148"/>
    <w:rsid w:val="0020284E"/>
    <w:rsid w:val="002031C1"/>
    <w:rsid w:val="002032F8"/>
    <w:rsid w:val="0020455F"/>
    <w:rsid w:val="002061CB"/>
    <w:rsid w:val="002063FC"/>
    <w:rsid w:val="00206DF7"/>
    <w:rsid w:val="00207267"/>
    <w:rsid w:val="00207430"/>
    <w:rsid w:val="0021179A"/>
    <w:rsid w:val="00213EE8"/>
    <w:rsid w:val="00217F40"/>
    <w:rsid w:val="00220433"/>
    <w:rsid w:val="00222AE3"/>
    <w:rsid w:val="002254BC"/>
    <w:rsid w:val="00225A31"/>
    <w:rsid w:val="00230663"/>
    <w:rsid w:val="00230815"/>
    <w:rsid w:val="002311AE"/>
    <w:rsid w:val="0023298C"/>
    <w:rsid w:val="00233D35"/>
    <w:rsid w:val="00234EB8"/>
    <w:rsid w:val="00235A67"/>
    <w:rsid w:val="002402F0"/>
    <w:rsid w:val="00240942"/>
    <w:rsid w:val="0024270B"/>
    <w:rsid w:val="00243651"/>
    <w:rsid w:val="00244655"/>
    <w:rsid w:val="00244AD8"/>
    <w:rsid w:val="00246464"/>
    <w:rsid w:val="002520F3"/>
    <w:rsid w:val="00253EEA"/>
    <w:rsid w:val="002545E4"/>
    <w:rsid w:val="00255A35"/>
    <w:rsid w:val="0025676F"/>
    <w:rsid w:val="00262F83"/>
    <w:rsid w:val="002639EF"/>
    <w:rsid w:val="00264BC3"/>
    <w:rsid w:val="002667D0"/>
    <w:rsid w:val="0026762E"/>
    <w:rsid w:val="0027003B"/>
    <w:rsid w:val="002745C8"/>
    <w:rsid w:val="00277395"/>
    <w:rsid w:val="00277934"/>
    <w:rsid w:val="00280625"/>
    <w:rsid w:val="00280B13"/>
    <w:rsid w:val="00281515"/>
    <w:rsid w:val="00282CDB"/>
    <w:rsid w:val="00284C02"/>
    <w:rsid w:val="00287A95"/>
    <w:rsid w:val="00290944"/>
    <w:rsid w:val="00290D77"/>
    <w:rsid w:val="002934F2"/>
    <w:rsid w:val="0029377D"/>
    <w:rsid w:val="0029472B"/>
    <w:rsid w:val="0029527B"/>
    <w:rsid w:val="002957E0"/>
    <w:rsid w:val="00295896"/>
    <w:rsid w:val="00296390"/>
    <w:rsid w:val="00297DD1"/>
    <w:rsid w:val="002A19A0"/>
    <w:rsid w:val="002A423A"/>
    <w:rsid w:val="002A5D13"/>
    <w:rsid w:val="002A5DD9"/>
    <w:rsid w:val="002A7180"/>
    <w:rsid w:val="002A77CA"/>
    <w:rsid w:val="002B0635"/>
    <w:rsid w:val="002B254B"/>
    <w:rsid w:val="002B26C4"/>
    <w:rsid w:val="002B2766"/>
    <w:rsid w:val="002B3027"/>
    <w:rsid w:val="002B7A8E"/>
    <w:rsid w:val="002C1003"/>
    <w:rsid w:val="002C1A3D"/>
    <w:rsid w:val="002C2519"/>
    <w:rsid w:val="002C2F98"/>
    <w:rsid w:val="002C3724"/>
    <w:rsid w:val="002C3BD5"/>
    <w:rsid w:val="002C5291"/>
    <w:rsid w:val="002C58FB"/>
    <w:rsid w:val="002C5EA3"/>
    <w:rsid w:val="002C6384"/>
    <w:rsid w:val="002D073A"/>
    <w:rsid w:val="002D0B73"/>
    <w:rsid w:val="002D1973"/>
    <w:rsid w:val="002D54C3"/>
    <w:rsid w:val="002D5B34"/>
    <w:rsid w:val="002E2853"/>
    <w:rsid w:val="002E36AB"/>
    <w:rsid w:val="002E4A3A"/>
    <w:rsid w:val="002E4D5F"/>
    <w:rsid w:val="002E52ED"/>
    <w:rsid w:val="002E564C"/>
    <w:rsid w:val="002E6A57"/>
    <w:rsid w:val="002E6CE5"/>
    <w:rsid w:val="002F1893"/>
    <w:rsid w:val="002F348B"/>
    <w:rsid w:val="002F45CF"/>
    <w:rsid w:val="002F50FA"/>
    <w:rsid w:val="002F5B49"/>
    <w:rsid w:val="002F6811"/>
    <w:rsid w:val="002F7109"/>
    <w:rsid w:val="002F792B"/>
    <w:rsid w:val="002F7B5C"/>
    <w:rsid w:val="00303C4E"/>
    <w:rsid w:val="003044C0"/>
    <w:rsid w:val="00305D76"/>
    <w:rsid w:val="003065AA"/>
    <w:rsid w:val="00307593"/>
    <w:rsid w:val="003078D7"/>
    <w:rsid w:val="00307F5A"/>
    <w:rsid w:val="003112B7"/>
    <w:rsid w:val="0031252D"/>
    <w:rsid w:val="00313273"/>
    <w:rsid w:val="0031357D"/>
    <w:rsid w:val="003139F6"/>
    <w:rsid w:val="00313D54"/>
    <w:rsid w:val="0031629C"/>
    <w:rsid w:val="00317161"/>
    <w:rsid w:val="003171F3"/>
    <w:rsid w:val="0032128C"/>
    <w:rsid w:val="003231F9"/>
    <w:rsid w:val="00324F8F"/>
    <w:rsid w:val="00327A8B"/>
    <w:rsid w:val="003310B8"/>
    <w:rsid w:val="00331DE4"/>
    <w:rsid w:val="00334233"/>
    <w:rsid w:val="0033437B"/>
    <w:rsid w:val="0033458F"/>
    <w:rsid w:val="0033745B"/>
    <w:rsid w:val="00337A82"/>
    <w:rsid w:val="00337BAD"/>
    <w:rsid w:val="00337F7E"/>
    <w:rsid w:val="0034036F"/>
    <w:rsid w:val="003403A8"/>
    <w:rsid w:val="00340444"/>
    <w:rsid w:val="0034142D"/>
    <w:rsid w:val="00345D8D"/>
    <w:rsid w:val="003461B3"/>
    <w:rsid w:val="00346ED4"/>
    <w:rsid w:val="0034710C"/>
    <w:rsid w:val="0035218E"/>
    <w:rsid w:val="00352E30"/>
    <w:rsid w:val="003535F2"/>
    <w:rsid w:val="00353CE7"/>
    <w:rsid w:val="00354123"/>
    <w:rsid w:val="00357D37"/>
    <w:rsid w:val="003603FC"/>
    <w:rsid w:val="00362B90"/>
    <w:rsid w:val="003636F4"/>
    <w:rsid w:val="0036468E"/>
    <w:rsid w:val="00365180"/>
    <w:rsid w:val="003652B0"/>
    <w:rsid w:val="00365949"/>
    <w:rsid w:val="0036637A"/>
    <w:rsid w:val="00367BF6"/>
    <w:rsid w:val="003702BB"/>
    <w:rsid w:val="00372168"/>
    <w:rsid w:val="00374377"/>
    <w:rsid w:val="00374F3D"/>
    <w:rsid w:val="00375F89"/>
    <w:rsid w:val="003768C9"/>
    <w:rsid w:val="00376ACC"/>
    <w:rsid w:val="003804B5"/>
    <w:rsid w:val="00380555"/>
    <w:rsid w:val="003822EE"/>
    <w:rsid w:val="003823BC"/>
    <w:rsid w:val="00385C59"/>
    <w:rsid w:val="0038606A"/>
    <w:rsid w:val="00390584"/>
    <w:rsid w:val="00392D40"/>
    <w:rsid w:val="00392F4C"/>
    <w:rsid w:val="00396E2B"/>
    <w:rsid w:val="0039717E"/>
    <w:rsid w:val="003A048A"/>
    <w:rsid w:val="003A08D7"/>
    <w:rsid w:val="003A1688"/>
    <w:rsid w:val="003A4842"/>
    <w:rsid w:val="003A5F30"/>
    <w:rsid w:val="003A7301"/>
    <w:rsid w:val="003A7D72"/>
    <w:rsid w:val="003B1BD6"/>
    <w:rsid w:val="003B45B1"/>
    <w:rsid w:val="003B49F6"/>
    <w:rsid w:val="003B6AD7"/>
    <w:rsid w:val="003B6C9B"/>
    <w:rsid w:val="003B6FD5"/>
    <w:rsid w:val="003C070B"/>
    <w:rsid w:val="003C63FF"/>
    <w:rsid w:val="003C6C10"/>
    <w:rsid w:val="003C71B2"/>
    <w:rsid w:val="003C77BC"/>
    <w:rsid w:val="003C79C2"/>
    <w:rsid w:val="003D0C84"/>
    <w:rsid w:val="003D2BF4"/>
    <w:rsid w:val="003D3BD0"/>
    <w:rsid w:val="003D4B8A"/>
    <w:rsid w:val="003D5D10"/>
    <w:rsid w:val="003D75D0"/>
    <w:rsid w:val="003D7E72"/>
    <w:rsid w:val="003E29E8"/>
    <w:rsid w:val="003E2FF4"/>
    <w:rsid w:val="003E3B9C"/>
    <w:rsid w:val="003E4420"/>
    <w:rsid w:val="003E713A"/>
    <w:rsid w:val="003E7384"/>
    <w:rsid w:val="003E7B5E"/>
    <w:rsid w:val="003F0D60"/>
    <w:rsid w:val="003F3C10"/>
    <w:rsid w:val="003F410D"/>
    <w:rsid w:val="003F441F"/>
    <w:rsid w:val="003F64FE"/>
    <w:rsid w:val="003F6505"/>
    <w:rsid w:val="003F7E2B"/>
    <w:rsid w:val="00400923"/>
    <w:rsid w:val="0040398D"/>
    <w:rsid w:val="00403EB7"/>
    <w:rsid w:val="00405A40"/>
    <w:rsid w:val="00405B13"/>
    <w:rsid w:val="00406F0A"/>
    <w:rsid w:val="00406F98"/>
    <w:rsid w:val="004102A8"/>
    <w:rsid w:val="00412368"/>
    <w:rsid w:val="004123AB"/>
    <w:rsid w:val="00413576"/>
    <w:rsid w:val="004144CB"/>
    <w:rsid w:val="00417A55"/>
    <w:rsid w:val="00420C53"/>
    <w:rsid w:val="00421659"/>
    <w:rsid w:val="0042188E"/>
    <w:rsid w:val="00422048"/>
    <w:rsid w:val="00426D82"/>
    <w:rsid w:val="00431AB0"/>
    <w:rsid w:val="00431FC4"/>
    <w:rsid w:val="00434002"/>
    <w:rsid w:val="0043432F"/>
    <w:rsid w:val="00435919"/>
    <w:rsid w:val="00436F0F"/>
    <w:rsid w:val="0044287C"/>
    <w:rsid w:val="00443264"/>
    <w:rsid w:val="0044341B"/>
    <w:rsid w:val="00445532"/>
    <w:rsid w:val="00445606"/>
    <w:rsid w:val="0044572E"/>
    <w:rsid w:val="00447EB8"/>
    <w:rsid w:val="00450DF8"/>
    <w:rsid w:val="00451046"/>
    <w:rsid w:val="00451606"/>
    <w:rsid w:val="0045194D"/>
    <w:rsid w:val="00454017"/>
    <w:rsid w:val="0045468B"/>
    <w:rsid w:val="00454C60"/>
    <w:rsid w:val="0045580D"/>
    <w:rsid w:val="0045605A"/>
    <w:rsid w:val="00456528"/>
    <w:rsid w:val="004606D3"/>
    <w:rsid w:val="00460FF5"/>
    <w:rsid w:val="00463314"/>
    <w:rsid w:val="00463459"/>
    <w:rsid w:val="00464080"/>
    <w:rsid w:val="00464729"/>
    <w:rsid w:val="00465615"/>
    <w:rsid w:val="00471215"/>
    <w:rsid w:val="00471926"/>
    <w:rsid w:val="00472798"/>
    <w:rsid w:val="004728F2"/>
    <w:rsid w:val="00472BCC"/>
    <w:rsid w:val="00474EDD"/>
    <w:rsid w:val="00475CB0"/>
    <w:rsid w:val="00475EE3"/>
    <w:rsid w:val="00476555"/>
    <w:rsid w:val="00477C72"/>
    <w:rsid w:val="004815E1"/>
    <w:rsid w:val="004832F0"/>
    <w:rsid w:val="004833C2"/>
    <w:rsid w:val="00483B35"/>
    <w:rsid w:val="00483D7F"/>
    <w:rsid w:val="00484261"/>
    <w:rsid w:val="004864B6"/>
    <w:rsid w:val="004921C4"/>
    <w:rsid w:val="00492EEA"/>
    <w:rsid w:val="00492F4B"/>
    <w:rsid w:val="00493079"/>
    <w:rsid w:val="004931E4"/>
    <w:rsid w:val="00495662"/>
    <w:rsid w:val="00497619"/>
    <w:rsid w:val="00497C43"/>
    <w:rsid w:val="004A18CF"/>
    <w:rsid w:val="004A3085"/>
    <w:rsid w:val="004A7A2C"/>
    <w:rsid w:val="004B00C9"/>
    <w:rsid w:val="004B3B60"/>
    <w:rsid w:val="004B4D5A"/>
    <w:rsid w:val="004B542D"/>
    <w:rsid w:val="004C0446"/>
    <w:rsid w:val="004C1BAE"/>
    <w:rsid w:val="004C236C"/>
    <w:rsid w:val="004C3586"/>
    <w:rsid w:val="004C3CAB"/>
    <w:rsid w:val="004D222A"/>
    <w:rsid w:val="004D2E56"/>
    <w:rsid w:val="004D33F7"/>
    <w:rsid w:val="004D436A"/>
    <w:rsid w:val="004D4791"/>
    <w:rsid w:val="004D583F"/>
    <w:rsid w:val="004D58BB"/>
    <w:rsid w:val="004E32D4"/>
    <w:rsid w:val="004E3644"/>
    <w:rsid w:val="004E3BC8"/>
    <w:rsid w:val="004E763B"/>
    <w:rsid w:val="004F37C3"/>
    <w:rsid w:val="004F3EB6"/>
    <w:rsid w:val="004F4293"/>
    <w:rsid w:val="004F5C0F"/>
    <w:rsid w:val="004F746C"/>
    <w:rsid w:val="004F7D6D"/>
    <w:rsid w:val="00500C88"/>
    <w:rsid w:val="00501F8B"/>
    <w:rsid w:val="00502D8B"/>
    <w:rsid w:val="005054C9"/>
    <w:rsid w:val="00511C7A"/>
    <w:rsid w:val="005121CB"/>
    <w:rsid w:val="00515D13"/>
    <w:rsid w:val="00516698"/>
    <w:rsid w:val="005178C7"/>
    <w:rsid w:val="00520156"/>
    <w:rsid w:val="005204FC"/>
    <w:rsid w:val="00520AFD"/>
    <w:rsid w:val="00520E26"/>
    <w:rsid w:val="00521ACC"/>
    <w:rsid w:val="00526080"/>
    <w:rsid w:val="00532291"/>
    <w:rsid w:val="00532E7E"/>
    <w:rsid w:val="005362C6"/>
    <w:rsid w:val="00536A5D"/>
    <w:rsid w:val="0053763A"/>
    <w:rsid w:val="00542D40"/>
    <w:rsid w:val="00550EE5"/>
    <w:rsid w:val="00553CB8"/>
    <w:rsid w:val="00557519"/>
    <w:rsid w:val="005578BB"/>
    <w:rsid w:val="0056002B"/>
    <w:rsid w:val="005624B7"/>
    <w:rsid w:val="005665FD"/>
    <w:rsid w:val="005667A4"/>
    <w:rsid w:val="00566AFB"/>
    <w:rsid w:val="0056706B"/>
    <w:rsid w:val="00570DDD"/>
    <w:rsid w:val="005719D3"/>
    <w:rsid w:val="0057220A"/>
    <w:rsid w:val="00573FBA"/>
    <w:rsid w:val="00575CB7"/>
    <w:rsid w:val="00577485"/>
    <w:rsid w:val="005827B0"/>
    <w:rsid w:val="005838C3"/>
    <w:rsid w:val="00583F56"/>
    <w:rsid w:val="00585A2D"/>
    <w:rsid w:val="005867E0"/>
    <w:rsid w:val="00586DF3"/>
    <w:rsid w:val="00591317"/>
    <w:rsid w:val="00591D64"/>
    <w:rsid w:val="00592C52"/>
    <w:rsid w:val="00593592"/>
    <w:rsid w:val="0059379E"/>
    <w:rsid w:val="00595D49"/>
    <w:rsid w:val="00596845"/>
    <w:rsid w:val="00596C43"/>
    <w:rsid w:val="00596CE9"/>
    <w:rsid w:val="005974DF"/>
    <w:rsid w:val="005A45C7"/>
    <w:rsid w:val="005A76FD"/>
    <w:rsid w:val="005A7804"/>
    <w:rsid w:val="005B540E"/>
    <w:rsid w:val="005B57E8"/>
    <w:rsid w:val="005B60AE"/>
    <w:rsid w:val="005B654F"/>
    <w:rsid w:val="005B66F0"/>
    <w:rsid w:val="005C26B4"/>
    <w:rsid w:val="005C333F"/>
    <w:rsid w:val="005C3612"/>
    <w:rsid w:val="005C38B5"/>
    <w:rsid w:val="005C63F4"/>
    <w:rsid w:val="005C7B70"/>
    <w:rsid w:val="005D03CF"/>
    <w:rsid w:val="005D0A58"/>
    <w:rsid w:val="005D0D45"/>
    <w:rsid w:val="005D1867"/>
    <w:rsid w:val="005D4497"/>
    <w:rsid w:val="005D59AE"/>
    <w:rsid w:val="005E0740"/>
    <w:rsid w:val="005E1BE9"/>
    <w:rsid w:val="005E2E84"/>
    <w:rsid w:val="005E3FD6"/>
    <w:rsid w:val="005E69C9"/>
    <w:rsid w:val="005E77F1"/>
    <w:rsid w:val="005E7989"/>
    <w:rsid w:val="005F1803"/>
    <w:rsid w:val="005F25A0"/>
    <w:rsid w:val="005F27F5"/>
    <w:rsid w:val="005F282B"/>
    <w:rsid w:val="005F457B"/>
    <w:rsid w:val="005F4A02"/>
    <w:rsid w:val="005F5325"/>
    <w:rsid w:val="005F5467"/>
    <w:rsid w:val="005F5D3A"/>
    <w:rsid w:val="005F7B25"/>
    <w:rsid w:val="005F7D1D"/>
    <w:rsid w:val="00604CE3"/>
    <w:rsid w:val="00606665"/>
    <w:rsid w:val="006078D2"/>
    <w:rsid w:val="00610531"/>
    <w:rsid w:val="00613374"/>
    <w:rsid w:val="00616436"/>
    <w:rsid w:val="00617812"/>
    <w:rsid w:val="0062253B"/>
    <w:rsid w:val="006242B5"/>
    <w:rsid w:val="0062491F"/>
    <w:rsid w:val="00625071"/>
    <w:rsid w:val="006262A1"/>
    <w:rsid w:val="00634332"/>
    <w:rsid w:val="00635216"/>
    <w:rsid w:val="006365A5"/>
    <w:rsid w:val="00636794"/>
    <w:rsid w:val="00637321"/>
    <w:rsid w:val="00641201"/>
    <w:rsid w:val="006413AA"/>
    <w:rsid w:val="006442AB"/>
    <w:rsid w:val="006459BE"/>
    <w:rsid w:val="006478E2"/>
    <w:rsid w:val="00647B6F"/>
    <w:rsid w:val="00650863"/>
    <w:rsid w:val="0065110D"/>
    <w:rsid w:val="006531FD"/>
    <w:rsid w:val="00653320"/>
    <w:rsid w:val="00653A8A"/>
    <w:rsid w:val="00654EBC"/>
    <w:rsid w:val="006609C6"/>
    <w:rsid w:val="00663882"/>
    <w:rsid w:val="00666DB1"/>
    <w:rsid w:val="0067237C"/>
    <w:rsid w:val="006733EA"/>
    <w:rsid w:val="00674FBA"/>
    <w:rsid w:val="006750A8"/>
    <w:rsid w:val="00677B09"/>
    <w:rsid w:val="00677BC7"/>
    <w:rsid w:val="006811A5"/>
    <w:rsid w:val="00681DEB"/>
    <w:rsid w:val="00682EC2"/>
    <w:rsid w:val="006832F9"/>
    <w:rsid w:val="0068480F"/>
    <w:rsid w:val="00687885"/>
    <w:rsid w:val="00687F04"/>
    <w:rsid w:val="00692876"/>
    <w:rsid w:val="00694190"/>
    <w:rsid w:val="00694926"/>
    <w:rsid w:val="00694B61"/>
    <w:rsid w:val="00694FF7"/>
    <w:rsid w:val="006959F1"/>
    <w:rsid w:val="00696764"/>
    <w:rsid w:val="0069717C"/>
    <w:rsid w:val="00697347"/>
    <w:rsid w:val="0069747A"/>
    <w:rsid w:val="00697932"/>
    <w:rsid w:val="006A0C8E"/>
    <w:rsid w:val="006A1949"/>
    <w:rsid w:val="006A307B"/>
    <w:rsid w:val="006A3E5C"/>
    <w:rsid w:val="006A4459"/>
    <w:rsid w:val="006A4A6B"/>
    <w:rsid w:val="006A55BE"/>
    <w:rsid w:val="006B0F1E"/>
    <w:rsid w:val="006B2B7C"/>
    <w:rsid w:val="006B45A8"/>
    <w:rsid w:val="006B5AA4"/>
    <w:rsid w:val="006B6451"/>
    <w:rsid w:val="006C0BB0"/>
    <w:rsid w:val="006C28F9"/>
    <w:rsid w:val="006C2D51"/>
    <w:rsid w:val="006C5D4D"/>
    <w:rsid w:val="006C63C1"/>
    <w:rsid w:val="006C6572"/>
    <w:rsid w:val="006D0134"/>
    <w:rsid w:val="006D1EB3"/>
    <w:rsid w:val="006D5E17"/>
    <w:rsid w:val="006D6347"/>
    <w:rsid w:val="006E3D11"/>
    <w:rsid w:val="006E4430"/>
    <w:rsid w:val="006E59C0"/>
    <w:rsid w:val="006E5F2A"/>
    <w:rsid w:val="006E6751"/>
    <w:rsid w:val="006E6F66"/>
    <w:rsid w:val="006E736C"/>
    <w:rsid w:val="006F0E18"/>
    <w:rsid w:val="006F1B8E"/>
    <w:rsid w:val="006F2051"/>
    <w:rsid w:val="006F2348"/>
    <w:rsid w:val="006F27C6"/>
    <w:rsid w:val="006F2C93"/>
    <w:rsid w:val="006F43BA"/>
    <w:rsid w:val="006F7B85"/>
    <w:rsid w:val="00702047"/>
    <w:rsid w:val="00703AFA"/>
    <w:rsid w:val="00703B1F"/>
    <w:rsid w:val="00704120"/>
    <w:rsid w:val="007051E0"/>
    <w:rsid w:val="007058F2"/>
    <w:rsid w:val="007069CC"/>
    <w:rsid w:val="007107F2"/>
    <w:rsid w:val="00710A3A"/>
    <w:rsid w:val="00711540"/>
    <w:rsid w:val="00711921"/>
    <w:rsid w:val="00711E6F"/>
    <w:rsid w:val="00714D47"/>
    <w:rsid w:val="00720476"/>
    <w:rsid w:val="00720DC9"/>
    <w:rsid w:val="00724AA3"/>
    <w:rsid w:val="00724C1A"/>
    <w:rsid w:val="007303A3"/>
    <w:rsid w:val="00731567"/>
    <w:rsid w:val="007341EF"/>
    <w:rsid w:val="00734F39"/>
    <w:rsid w:val="007407BF"/>
    <w:rsid w:val="00741B23"/>
    <w:rsid w:val="00741BCC"/>
    <w:rsid w:val="007434C4"/>
    <w:rsid w:val="007452D3"/>
    <w:rsid w:val="0074591C"/>
    <w:rsid w:val="0074652F"/>
    <w:rsid w:val="007471FE"/>
    <w:rsid w:val="00747CC2"/>
    <w:rsid w:val="00747FD4"/>
    <w:rsid w:val="00753F83"/>
    <w:rsid w:val="00754D61"/>
    <w:rsid w:val="00754D7D"/>
    <w:rsid w:val="00755B07"/>
    <w:rsid w:val="00755E2C"/>
    <w:rsid w:val="00756B4C"/>
    <w:rsid w:val="00757627"/>
    <w:rsid w:val="00760CF8"/>
    <w:rsid w:val="00762C21"/>
    <w:rsid w:val="00772735"/>
    <w:rsid w:val="00773666"/>
    <w:rsid w:val="0077389C"/>
    <w:rsid w:val="00774818"/>
    <w:rsid w:val="00774852"/>
    <w:rsid w:val="00780E55"/>
    <w:rsid w:val="00781159"/>
    <w:rsid w:val="007811B6"/>
    <w:rsid w:val="0078383C"/>
    <w:rsid w:val="007845D5"/>
    <w:rsid w:val="0078502D"/>
    <w:rsid w:val="0078631D"/>
    <w:rsid w:val="00787797"/>
    <w:rsid w:val="00787D26"/>
    <w:rsid w:val="00787F05"/>
    <w:rsid w:val="0079167B"/>
    <w:rsid w:val="00791FC4"/>
    <w:rsid w:val="00793B09"/>
    <w:rsid w:val="007941DF"/>
    <w:rsid w:val="00794A4B"/>
    <w:rsid w:val="00796980"/>
    <w:rsid w:val="00797CB0"/>
    <w:rsid w:val="00797F4A"/>
    <w:rsid w:val="007A0504"/>
    <w:rsid w:val="007A12B3"/>
    <w:rsid w:val="007A1E5E"/>
    <w:rsid w:val="007A26DD"/>
    <w:rsid w:val="007A6493"/>
    <w:rsid w:val="007A66B5"/>
    <w:rsid w:val="007B05DA"/>
    <w:rsid w:val="007B18B3"/>
    <w:rsid w:val="007B372D"/>
    <w:rsid w:val="007B6DE7"/>
    <w:rsid w:val="007C298E"/>
    <w:rsid w:val="007C325B"/>
    <w:rsid w:val="007C36EA"/>
    <w:rsid w:val="007C65D0"/>
    <w:rsid w:val="007C6DF5"/>
    <w:rsid w:val="007C7071"/>
    <w:rsid w:val="007C75B0"/>
    <w:rsid w:val="007D0AE3"/>
    <w:rsid w:val="007D0EF2"/>
    <w:rsid w:val="007D17F4"/>
    <w:rsid w:val="007D44CE"/>
    <w:rsid w:val="007D4A08"/>
    <w:rsid w:val="007D5880"/>
    <w:rsid w:val="007D7FE3"/>
    <w:rsid w:val="007E133E"/>
    <w:rsid w:val="007E15F3"/>
    <w:rsid w:val="007E4902"/>
    <w:rsid w:val="007E61F1"/>
    <w:rsid w:val="007F0CB7"/>
    <w:rsid w:val="007F0DD8"/>
    <w:rsid w:val="007F118D"/>
    <w:rsid w:val="007F1548"/>
    <w:rsid w:val="007F2EDC"/>
    <w:rsid w:val="007F2FAF"/>
    <w:rsid w:val="007F3DAB"/>
    <w:rsid w:val="007F6193"/>
    <w:rsid w:val="007F6904"/>
    <w:rsid w:val="00804C60"/>
    <w:rsid w:val="00806AF6"/>
    <w:rsid w:val="008109EA"/>
    <w:rsid w:val="0081305B"/>
    <w:rsid w:val="008157CB"/>
    <w:rsid w:val="00820B06"/>
    <w:rsid w:val="00821A26"/>
    <w:rsid w:val="0082389D"/>
    <w:rsid w:val="00823903"/>
    <w:rsid w:val="0082471E"/>
    <w:rsid w:val="00824F87"/>
    <w:rsid w:val="00825132"/>
    <w:rsid w:val="00826EFE"/>
    <w:rsid w:val="00826FD4"/>
    <w:rsid w:val="00832C58"/>
    <w:rsid w:val="00832EE8"/>
    <w:rsid w:val="00833627"/>
    <w:rsid w:val="00835CC5"/>
    <w:rsid w:val="00836240"/>
    <w:rsid w:val="00840E17"/>
    <w:rsid w:val="00841578"/>
    <w:rsid w:val="0084167F"/>
    <w:rsid w:val="00842F67"/>
    <w:rsid w:val="00843085"/>
    <w:rsid w:val="008455CA"/>
    <w:rsid w:val="0084579F"/>
    <w:rsid w:val="00845FF4"/>
    <w:rsid w:val="00846F2D"/>
    <w:rsid w:val="008516F7"/>
    <w:rsid w:val="008524CC"/>
    <w:rsid w:val="00854BDA"/>
    <w:rsid w:val="00855B24"/>
    <w:rsid w:val="0085698D"/>
    <w:rsid w:val="00857275"/>
    <w:rsid w:val="00862373"/>
    <w:rsid w:val="008623AA"/>
    <w:rsid w:val="0086265F"/>
    <w:rsid w:val="008635FB"/>
    <w:rsid w:val="00863A98"/>
    <w:rsid w:val="00864426"/>
    <w:rsid w:val="00873697"/>
    <w:rsid w:val="008756A5"/>
    <w:rsid w:val="00876A48"/>
    <w:rsid w:val="00876FA0"/>
    <w:rsid w:val="0088343B"/>
    <w:rsid w:val="00885075"/>
    <w:rsid w:val="008851B7"/>
    <w:rsid w:val="00886E5F"/>
    <w:rsid w:val="00886EB4"/>
    <w:rsid w:val="0089002D"/>
    <w:rsid w:val="008904D8"/>
    <w:rsid w:val="008939AF"/>
    <w:rsid w:val="00894642"/>
    <w:rsid w:val="00895A68"/>
    <w:rsid w:val="00895E64"/>
    <w:rsid w:val="0089607A"/>
    <w:rsid w:val="00896C59"/>
    <w:rsid w:val="008978EB"/>
    <w:rsid w:val="00897D10"/>
    <w:rsid w:val="00897FDF"/>
    <w:rsid w:val="008A05AC"/>
    <w:rsid w:val="008A1717"/>
    <w:rsid w:val="008A540E"/>
    <w:rsid w:val="008A70AE"/>
    <w:rsid w:val="008A78C3"/>
    <w:rsid w:val="008A7998"/>
    <w:rsid w:val="008A7CE5"/>
    <w:rsid w:val="008B14F5"/>
    <w:rsid w:val="008B1D62"/>
    <w:rsid w:val="008B2E7D"/>
    <w:rsid w:val="008B5FB2"/>
    <w:rsid w:val="008B6EFD"/>
    <w:rsid w:val="008B7CC3"/>
    <w:rsid w:val="008C0583"/>
    <w:rsid w:val="008C1863"/>
    <w:rsid w:val="008C20B6"/>
    <w:rsid w:val="008C2611"/>
    <w:rsid w:val="008C2A89"/>
    <w:rsid w:val="008C2ED0"/>
    <w:rsid w:val="008C38C5"/>
    <w:rsid w:val="008C7167"/>
    <w:rsid w:val="008C74A8"/>
    <w:rsid w:val="008D0C57"/>
    <w:rsid w:val="008D14EA"/>
    <w:rsid w:val="008D35F3"/>
    <w:rsid w:val="008D39AD"/>
    <w:rsid w:val="008D52AE"/>
    <w:rsid w:val="008D55D7"/>
    <w:rsid w:val="008D7D90"/>
    <w:rsid w:val="008E0551"/>
    <w:rsid w:val="008E0577"/>
    <w:rsid w:val="008E0E56"/>
    <w:rsid w:val="008E1693"/>
    <w:rsid w:val="008E205E"/>
    <w:rsid w:val="008E2377"/>
    <w:rsid w:val="008E27F8"/>
    <w:rsid w:val="008E2A1E"/>
    <w:rsid w:val="008E32E1"/>
    <w:rsid w:val="008E48FE"/>
    <w:rsid w:val="008E4BE8"/>
    <w:rsid w:val="008E57F0"/>
    <w:rsid w:val="008E5BC4"/>
    <w:rsid w:val="008E6564"/>
    <w:rsid w:val="008E6931"/>
    <w:rsid w:val="008F4A50"/>
    <w:rsid w:val="008F6ECF"/>
    <w:rsid w:val="008F7902"/>
    <w:rsid w:val="008F7912"/>
    <w:rsid w:val="008F79D9"/>
    <w:rsid w:val="008F7CBC"/>
    <w:rsid w:val="008F7EE3"/>
    <w:rsid w:val="00901A00"/>
    <w:rsid w:val="00901D6C"/>
    <w:rsid w:val="009047EE"/>
    <w:rsid w:val="009110BF"/>
    <w:rsid w:val="009124FE"/>
    <w:rsid w:val="00912D36"/>
    <w:rsid w:val="009147B5"/>
    <w:rsid w:val="00914C17"/>
    <w:rsid w:val="009154D5"/>
    <w:rsid w:val="00916371"/>
    <w:rsid w:val="00916CC3"/>
    <w:rsid w:val="009176AC"/>
    <w:rsid w:val="0092042B"/>
    <w:rsid w:val="00920A20"/>
    <w:rsid w:val="00920BE0"/>
    <w:rsid w:val="0092337B"/>
    <w:rsid w:val="009239F1"/>
    <w:rsid w:val="009247D0"/>
    <w:rsid w:val="009249CD"/>
    <w:rsid w:val="00925D75"/>
    <w:rsid w:val="00925FAF"/>
    <w:rsid w:val="009278D8"/>
    <w:rsid w:val="009302EE"/>
    <w:rsid w:val="00930391"/>
    <w:rsid w:val="0093084B"/>
    <w:rsid w:val="00931EB2"/>
    <w:rsid w:val="00932275"/>
    <w:rsid w:val="00932B6C"/>
    <w:rsid w:val="00934201"/>
    <w:rsid w:val="00934CFE"/>
    <w:rsid w:val="0093589E"/>
    <w:rsid w:val="00936689"/>
    <w:rsid w:val="00936C63"/>
    <w:rsid w:val="0094029A"/>
    <w:rsid w:val="0094172E"/>
    <w:rsid w:val="00942593"/>
    <w:rsid w:val="009452C0"/>
    <w:rsid w:val="009456C3"/>
    <w:rsid w:val="00945B66"/>
    <w:rsid w:val="0094674F"/>
    <w:rsid w:val="009468E1"/>
    <w:rsid w:val="0094693A"/>
    <w:rsid w:val="00947B56"/>
    <w:rsid w:val="00950061"/>
    <w:rsid w:val="009506D5"/>
    <w:rsid w:val="00950850"/>
    <w:rsid w:val="00952525"/>
    <w:rsid w:val="00952BAD"/>
    <w:rsid w:val="009535C1"/>
    <w:rsid w:val="00954666"/>
    <w:rsid w:val="00954E1A"/>
    <w:rsid w:val="0095618A"/>
    <w:rsid w:val="00956A2D"/>
    <w:rsid w:val="00960953"/>
    <w:rsid w:val="00963229"/>
    <w:rsid w:val="009634AC"/>
    <w:rsid w:val="00964298"/>
    <w:rsid w:val="0096578E"/>
    <w:rsid w:val="00965C03"/>
    <w:rsid w:val="009723B6"/>
    <w:rsid w:val="00973BFF"/>
    <w:rsid w:val="00980624"/>
    <w:rsid w:val="00982246"/>
    <w:rsid w:val="0098476D"/>
    <w:rsid w:val="00985C79"/>
    <w:rsid w:val="0099322E"/>
    <w:rsid w:val="00993DB6"/>
    <w:rsid w:val="00993ED4"/>
    <w:rsid w:val="00994124"/>
    <w:rsid w:val="00995813"/>
    <w:rsid w:val="00995CFF"/>
    <w:rsid w:val="009969EA"/>
    <w:rsid w:val="00996CB0"/>
    <w:rsid w:val="00996E5B"/>
    <w:rsid w:val="009A125B"/>
    <w:rsid w:val="009A13A7"/>
    <w:rsid w:val="009A2973"/>
    <w:rsid w:val="009A320A"/>
    <w:rsid w:val="009A41FE"/>
    <w:rsid w:val="009A56A4"/>
    <w:rsid w:val="009A5CF1"/>
    <w:rsid w:val="009B0616"/>
    <w:rsid w:val="009B0939"/>
    <w:rsid w:val="009B095D"/>
    <w:rsid w:val="009B55FE"/>
    <w:rsid w:val="009B6380"/>
    <w:rsid w:val="009B687E"/>
    <w:rsid w:val="009C09F8"/>
    <w:rsid w:val="009C2A13"/>
    <w:rsid w:val="009C2F53"/>
    <w:rsid w:val="009C3222"/>
    <w:rsid w:val="009C35C6"/>
    <w:rsid w:val="009C4C74"/>
    <w:rsid w:val="009D2997"/>
    <w:rsid w:val="009D43C5"/>
    <w:rsid w:val="009D46A3"/>
    <w:rsid w:val="009D563D"/>
    <w:rsid w:val="009D6449"/>
    <w:rsid w:val="009D686F"/>
    <w:rsid w:val="009D724B"/>
    <w:rsid w:val="009D7264"/>
    <w:rsid w:val="009E03AB"/>
    <w:rsid w:val="009E090B"/>
    <w:rsid w:val="009E12D6"/>
    <w:rsid w:val="009E3461"/>
    <w:rsid w:val="009E3FA8"/>
    <w:rsid w:val="009E4157"/>
    <w:rsid w:val="009F17AE"/>
    <w:rsid w:val="009F3011"/>
    <w:rsid w:val="009F4EC9"/>
    <w:rsid w:val="009F5065"/>
    <w:rsid w:val="009F5243"/>
    <w:rsid w:val="009F6EBC"/>
    <w:rsid w:val="00A000C3"/>
    <w:rsid w:val="00A00E6E"/>
    <w:rsid w:val="00A01EF8"/>
    <w:rsid w:val="00A03A50"/>
    <w:rsid w:val="00A043D2"/>
    <w:rsid w:val="00A134AD"/>
    <w:rsid w:val="00A1487F"/>
    <w:rsid w:val="00A16494"/>
    <w:rsid w:val="00A167A0"/>
    <w:rsid w:val="00A2197B"/>
    <w:rsid w:val="00A21A8F"/>
    <w:rsid w:val="00A240BA"/>
    <w:rsid w:val="00A24349"/>
    <w:rsid w:val="00A24A76"/>
    <w:rsid w:val="00A258A4"/>
    <w:rsid w:val="00A26800"/>
    <w:rsid w:val="00A26C2A"/>
    <w:rsid w:val="00A27D4A"/>
    <w:rsid w:val="00A30847"/>
    <w:rsid w:val="00A30ACF"/>
    <w:rsid w:val="00A3105C"/>
    <w:rsid w:val="00A325C1"/>
    <w:rsid w:val="00A332B6"/>
    <w:rsid w:val="00A333F1"/>
    <w:rsid w:val="00A33C96"/>
    <w:rsid w:val="00A33F50"/>
    <w:rsid w:val="00A34D5E"/>
    <w:rsid w:val="00A3685C"/>
    <w:rsid w:val="00A36A28"/>
    <w:rsid w:val="00A42243"/>
    <w:rsid w:val="00A454C3"/>
    <w:rsid w:val="00A47038"/>
    <w:rsid w:val="00A4748B"/>
    <w:rsid w:val="00A53CFA"/>
    <w:rsid w:val="00A5592D"/>
    <w:rsid w:val="00A56914"/>
    <w:rsid w:val="00A60D36"/>
    <w:rsid w:val="00A60D81"/>
    <w:rsid w:val="00A61CC9"/>
    <w:rsid w:val="00A64265"/>
    <w:rsid w:val="00A70ED8"/>
    <w:rsid w:val="00A7162C"/>
    <w:rsid w:val="00A73B3C"/>
    <w:rsid w:val="00A73B3E"/>
    <w:rsid w:val="00A747D8"/>
    <w:rsid w:val="00A84719"/>
    <w:rsid w:val="00A86B18"/>
    <w:rsid w:val="00A87AE3"/>
    <w:rsid w:val="00A92E79"/>
    <w:rsid w:val="00A932FB"/>
    <w:rsid w:val="00A94C3B"/>
    <w:rsid w:val="00A94F73"/>
    <w:rsid w:val="00A952D1"/>
    <w:rsid w:val="00A95BD0"/>
    <w:rsid w:val="00A95FE6"/>
    <w:rsid w:val="00A961F1"/>
    <w:rsid w:val="00A97BBA"/>
    <w:rsid w:val="00AA236F"/>
    <w:rsid w:val="00AA23B3"/>
    <w:rsid w:val="00AA24ED"/>
    <w:rsid w:val="00AA6047"/>
    <w:rsid w:val="00AB0243"/>
    <w:rsid w:val="00AB0DF3"/>
    <w:rsid w:val="00AB248F"/>
    <w:rsid w:val="00AB343B"/>
    <w:rsid w:val="00AB3957"/>
    <w:rsid w:val="00AB3DE9"/>
    <w:rsid w:val="00AB411E"/>
    <w:rsid w:val="00AB53C4"/>
    <w:rsid w:val="00AB67A6"/>
    <w:rsid w:val="00AC0E1E"/>
    <w:rsid w:val="00AC200B"/>
    <w:rsid w:val="00AC44F8"/>
    <w:rsid w:val="00AC4DF6"/>
    <w:rsid w:val="00AC5D63"/>
    <w:rsid w:val="00AC7E91"/>
    <w:rsid w:val="00AD0085"/>
    <w:rsid w:val="00AD05C1"/>
    <w:rsid w:val="00AD4C3D"/>
    <w:rsid w:val="00AD4D0E"/>
    <w:rsid w:val="00AD5CE4"/>
    <w:rsid w:val="00AD6CD3"/>
    <w:rsid w:val="00AD7471"/>
    <w:rsid w:val="00AE0A67"/>
    <w:rsid w:val="00AE0CEC"/>
    <w:rsid w:val="00AE3209"/>
    <w:rsid w:val="00AE441F"/>
    <w:rsid w:val="00AE4ADF"/>
    <w:rsid w:val="00AE6E3D"/>
    <w:rsid w:val="00AF0373"/>
    <w:rsid w:val="00AF0E1F"/>
    <w:rsid w:val="00AF1784"/>
    <w:rsid w:val="00AF23D7"/>
    <w:rsid w:val="00AF464E"/>
    <w:rsid w:val="00B00FBE"/>
    <w:rsid w:val="00B03D1B"/>
    <w:rsid w:val="00B041BA"/>
    <w:rsid w:val="00B045B8"/>
    <w:rsid w:val="00B04D23"/>
    <w:rsid w:val="00B0691D"/>
    <w:rsid w:val="00B1034C"/>
    <w:rsid w:val="00B10C7D"/>
    <w:rsid w:val="00B11765"/>
    <w:rsid w:val="00B12557"/>
    <w:rsid w:val="00B166F0"/>
    <w:rsid w:val="00B16941"/>
    <w:rsid w:val="00B17095"/>
    <w:rsid w:val="00B208FA"/>
    <w:rsid w:val="00B21085"/>
    <w:rsid w:val="00B214CA"/>
    <w:rsid w:val="00B21ECF"/>
    <w:rsid w:val="00B21F3C"/>
    <w:rsid w:val="00B21F46"/>
    <w:rsid w:val="00B23575"/>
    <w:rsid w:val="00B260E8"/>
    <w:rsid w:val="00B275EE"/>
    <w:rsid w:val="00B31823"/>
    <w:rsid w:val="00B3198F"/>
    <w:rsid w:val="00B32E9A"/>
    <w:rsid w:val="00B33161"/>
    <w:rsid w:val="00B36909"/>
    <w:rsid w:val="00B36A4C"/>
    <w:rsid w:val="00B3748A"/>
    <w:rsid w:val="00B40EE7"/>
    <w:rsid w:val="00B5031C"/>
    <w:rsid w:val="00B5079F"/>
    <w:rsid w:val="00B511D9"/>
    <w:rsid w:val="00B523B1"/>
    <w:rsid w:val="00B52E00"/>
    <w:rsid w:val="00B52EA2"/>
    <w:rsid w:val="00B53BC2"/>
    <w:rsid w:val="00B5464D"/>
    <w:rsid w:val="00B547D5"/>
    <w:rsid w:val="00B56811"/>
    <w:rsid w:val="00B6269A"/>
    <w:rsid w:val="00B65802"/>
    <w:rsid w:val="00B65E3B"/>
    <w:rsid w:val="00B6695F"/>
    <w:rsid w:val="00B67394"/>
    <w:rsid w:val="00B723A5"/>
    <w:rsid w:val="00B74D27"/>
    <w:rsid w:val="00B759E1"/>
    <w:rsid w:val="00B76793"/>
    <w:rsid w:val="00B76D56"/>
    <w:rsid w:val="00B8068E"/>
    <w:rsid w:val="00B809D2"/>
    <w:rsid w:val="00B81887"/>
    <w:rsid w:val="00B81C71"/>
    <w:rsid w:val="00B81D54"/>
    <w:rsid w:val="00B834E3"/>
    <w:rsid w:val="00B87340"/>
    <w:rsid w:val="00B92116"/>
    <w:rsid w:val="00B92674"/>
    <w:rsid w:val="00B96174"/>
    <w:rsid w:val="00B971EB"/>
    <w:rsid w:val="00B97448"/>
    <w:rsid w:val="00B97DEF"/>
    <w:rsid w:val="00BA0A77"/>
    <w:rsid w:val="00BA240F"/>
    <w:rsid w:val="00BA2AED"/>
    <w:rsid w:val="00BA4225"/>
    <w:rsid w:val="00BA4CB0"/>
    <w:rsid w:val="00BA6AD0"/>
    <w:rsid w:val="00BB21A9"/>
    <w:rsid w:val="00BB5944"/>
    <w:rsid w:val="00BB60E2"/>
    <w:rsid w:val="00BB6E4A"/>
    <w:rsid w:val="00BB7652"/>
    <w:rsid w:val="00BB7ECA"/>
    <w:rsid w:val="00BC0D1B"/>
    <w:rsid w:val="00BC2055"/>
    <w:rsid w:val="00BC2D13"/>
    <w:rsid w:val="00BC36C9"/>
    <w:rsid w:val="00BC3827"/>
    <w:rsid w:val="00BC3890"/>
    <w:rsid w:val="00BC6EF1"/>
    <w:rsid w:val="00BC7143"/>
    <w:rsid w:val="00BC78C6"/>
    <w:rsid w:val="00BC794B"/>
    <w:rsid w:val="00BD0D41"/>
    <w:rsid w:val="00BD21FC"/>
    <w:rsid w:val="00BD2D97"/>
    <w:rsid w:val="00BD3F32"/>
    <w:rsid w:val="00BD4A73"/>
    <w:rsid w:val="00BD4BE1"/>
    <w:rsid w:val="00BD7427"/>
    <w:rsid w:val="00BD784E"/>
    <w:rsid w:val="00BD7BE7"/>
    <w:rsid w:val="00BE2CC1"/>
    <w:rsid w:val="00BE468A"/>
    <w:rsid w:val="00BF03C6"/>
    <w:rsid w:val="00BF05EE"/>
    <w:rsid w:val="00BF2314"/>
    <w:rsid w:val="00BF2E5D"/>
    <w:rsid w:val="00BF3678"/>
    <w:rsid w:val="00BF413A"/>
    <w:rsid w:val="00BF4395"/>
    <w:rsid w:val="00BF4E63"/>
    <w:rsid w:val="00BF5ED8"/>
    <w:rsid w:val="00BF71F3"/>
    <w:rsid w:val="00C006DA"/>
    <w:rsid w:val="00C00D20"/>
    <w:rsid w:val="00C00DA6"/>
    <w:rsid w:val="00C0200F"/>
    <w:rsid w:val="00C03256"/>
    <w:rsid w:val="00C0394D"/>
    <w:rsid w:val="00C0478B"/>
    <w:rsid w:val="00C061FD"/>
    <w:rsid w:val="00C10CD5"/>
    <w:rsid w:val="00C116B1"/>
    <w:rsid w:val="00C12330"/>
    <w:rsid w:val="00C140ED"/>
    <w:rsid w:val="00C14946"/>
    <w:rsid w:val="00C15A3E"/>
    <w:rsid w:val="00C162E0"/>
    <w:rsid w:val="00C1704F"/>
    <w:rsid w:val="00C17453"/>
    <w:rsid w:val="00C20D23"/>
    <w:rsid w:val="00C235E0"/>
    <w:rsid w:val="00C23F0C"/>
    <w:rsid w:val="00C23F48"/>
    <w:rsid w:val="00C242DB"/>
    <w:rsid w:val="00C275EF"/>
    <w:rsid w:val="00C30EA7"/>
    <w:rsid w:val="00C32214"/>
    <w:rsid w:val="00C33EF3"/>
    <w:rsid w:val="00C3498C"/>
    <w:rsid w:val="00C35C53"/>
    <w:rsid w:val="00C362FB"/>
    <w:rsid w:val="00C36E60"/>
    <w:rsid w:val="00C378E0"/>
    <w:rsid w:val="00C4177D"/>
    <w:rsid w:val="00C4289B"/>
    <w:rsid w:val="00C44347"/>
    <w:rsid w:val="00C443F2"/>
    <w:rsid w:val="00C44710"/>
    <w:rsid w:val="00C46390"/>
    <w:rsid w:val="00C504E1"/>
    <w:rsid w:val="00C521D6"/>
    <w:rsid w:val="00C551B7"/>
    <w:rsid w:val="00C607DA"/>
    <w:rsid w:val="00C617EC"/>
    <w:rsid w:val="00C61C09"/>
    <w:rsid w:val="00C62D39"/>
    <w:rsid w:val="00C6394E"/>
    <w:rsid w:val="00C63B91"/>
    <w:rsid w:val="00C65843"/>
    <w:rsid w:val="00C669F1"/>
    <w:rsid w:val="00C70577"/>
    <w:rsid w:val="00C708C1"/>
    <w:rsid w:val="00C71C9F"/>
    <w:rsid w:val="00C74592"/>
    <w:rsid w:val="00C77771"/>
    <w:rsid w:val="00C77844"/>
    <w:rsid w:val="00C80381"/>
    <w:rsid w:val="00C81BAE"/>
    <w:rsid w:val="00C824DE"/>
    <w:rsid w:val="00C90F3E"/>
    <w:rsid w:val="00C92C3D"/>
    <w:rsid w:val="00C94BE2"/>
    <w:rsid w:val="00C962E8"/>
    <w:rsid w:val="00C96762"/>
    <w:rsid w:val="00CA1B38"/>
    <w:rsid w:val="00CA42E8"/>
    <w:rsid w:val="00CA42EA"/>
    <w:rsid w:val="00CA5338"/>
    <w:rsid w:val="00CB567F"/>
    <w:rsid w:val="00CB76E6"/>
    <w:rsid w:val="00CB7E60"/>
    <w:rsid w:val="00CC2472"/>
    <w:rsid w:val="00CC34EF"/>
    <w:rsid w:val="00CC3735"/>
    <w:rsid w:val="00CC3B75"/>
    <w:rsid w:val="00CC4B0D"/>
    <w:rsid w:val="00CC6B46"/>
    <w:rsid w:val="00CC7AB5"/>
    <w:rsid w:val="00CD0A42"/>
    <w:rsid w:val="00CD0B44"/>
    <w:rsid w:val="00CD2324"/>
    <w:rsid w:val="00CD3BA1"/>
    <w:rsid w:val="00CD5285"/>
    <w:rsid w:val="00CD55D9"/>
    <w:rsid w:val="00CD77CA"/>
    <w:rsid w:val="00CE0F56"/>
    <w:rsid w:val="00CE7244"/>
    <w:rsid w:val="00CE7A12"/>
    <w:rsid w:val="00CF00AC"/>
    <w:rsid w:val="00CF0897"/>
    <w:rsid w:val="00CF1AB2"/>
    <w:rsid w:val="00CF3A64"/>
    <w:rsid w:val="00CF5B46"/>
    <w:rsid w:val="00D00E68"/>
    <w:rsid w:val="00D0550B"/>
    <w:rsid w:val="00D0747F"/>
    <w:rsid w:val="00D07ADA"/>
    <w:rsid w:val="00D109C5"/>
    <w:rsid w:val="00D12AC3"/>
    <w:rsid w:val="00D13332"/>
    <w:rsid w:val="00D13BD5"/>
    <w:rsid w:val="00D14484"/>
    <w:rsid w:val="00D14C4D"/>
    <w:rsid w:val="00D15206"/>
    <w:rsid w:val="00D167F2"/>
    <w:rsid w:val="00D17023"/>
    <w:rsid w:val="00D20617"/>
    <w:rsid w:val="00D20D87"/>
    <w:rsid w:val="00D22B5C"/>
    <w:rsid w:val="00D24BC4"/>
    <w:rsid w:val="00D24CEB"/>
    <w:rsid w:val="00D24EAF"/>
    <w:rsid w:val="00D3429E"/>
    <w:rsid w:val="00D34AE5"/>
    <w:rsid w:val="00D34E63"/>
    <w:rsid w:val="00D3578C"/>
    <w:rsid w:val="00D37CCE"/>
    <w:rsid w:val="00D37DAB"/>
    <w:rsid w:val="00D4131B"/>
    <w:rsid w:val="00D41F1A"/>
    <w:rsid w:val="00D423DD"/>
    <w:rsid w:val="00D440DC"/>
    <w:rsid w:val="00D469DE"/>
    <w:rsid w:val="00D471DD"/>
    <w:rsid w:val="00D47AEB"/>
    <w:rsid w:val="00D60469"/>
    <w:rsid w:val="00D609AA"/>
    <w:rsid w:val="00D609F1"/>
    <w:rsid w:val="00D61FE4"/>
    <w:rsid w:val="00D63245"/>
    <w:rsid w:val="00D634F3"/>
    <w:rsid w:val="00D6513E"/>
    <w:rsid w:val="00D70ACA"/>
    <w:rsid w:val="00D73033"/>
    <w:rsid w:val="00D74720"/>
    <w:rsid w:val="00D74822"/>
    <w:rsid w:val="00D76148"/>
    <w:rsid w:val="00D76839"/>
    <w:rsid w:val="00D80B1A"/>
    <w:rsid w:val="00D83505"/>
    <w:rsid w:val="00D83FED"/>
    <w:rsid w:val="00D85F5A"/>
    <w:rsid w:val="00D86D3F"/>
    <w:rsid w:val="00D912E9"/>
    <w:rsid w:val="00D9575F"/>
    <w:rsid w:val="00D96A32"/>
    <w:rsid w:val="00D96D5A"/>
    <w:rsid w:val="00D96FF2"/>
    <w:rsid w:val="00D9765E"/>
    <w:rsid w:val="00D97DB9"/>
    <w:rsid w:val="00DA0140"/>
    <w:rsid w:val="00DA2C32"/>
    <w:rsid w:val="00DB1D46"/>
    <w:rsid w:val="00DB3495"/>
    <w:rsid w:val="00DB35F5"/>
    <w:rsid w:val="00DB45DC"/>
    <w:rsid w:val="00DB5347"/>
    <w:rsid w:val="00DC2103"/>
    <w:rsid w:val="00DC33E1"/>
    <w:rsid w:val="00DC4A77"/>
    <w:rsid w:val="00DC5E2B"/>
    <w:rsid w:val="00DC6780"/>
    <w:rsid w:val="00DC711B"/>
    <w:rsid w:val="00DD2A83"/>
    <w:rsid w:val="00DD32B1"/>
    <w:rsid w:val="00DD4003"/>
    <w:rsid w:val="00DD4046"/>
    <w:rsid w:val="00DD4B3A"/>
    <w:rsid w:val="00DD5BE5"/>
    <w:rsid w:val="00DD625A"/>
    <w:rsid w:val="00DE066A"/>
    <w:rsid w:val="00DE147D"/>
    <w:rsid w:val="00DE18A8"/>
    <w:rsid w:val="00DE1B9B"/>
    <w:rsid w:val="00DE4ED2"/>
    <w:rsid w:val="00DE5013"/>
    <w:rsid w:val="00DE582D"/>
    <w:rsid w:val="00DF0566"/>
    <w:rsid w:val="00DF12A3"/>
    <w:rsid w:val="00DF184A"/>
    <w:rsid w:val="00DF218A"/>
    <w:rsid w:val="00DF24FA"/>
    <w:rsid w:val="00DF3331"/>
    <w:rsid w:val="00DF4D9C"/>
    <w:rsid w:val="00DF4E43"/>
    <w:rsid w:val="00DF5273"/>
    <w:rsid w:val="00DF5324"/>
    <w:rsid w:val="00DF5ACA"/>
    <w:rsid w:val="00E0056F"/>
    <w:rsid w:val="00E03155"/>
    <w:rsid w:val="00E0380E"/>
    <w:rsid w:val="00E04288"/>
    <w:rsid w:val="00E05307"/>
    <w:rsid w:val="00E11EF8"/>
    <w:rsid w:val="00E1554C"/>
    <w:rsid w:val="00E20E7A"/>
    <w:rsid w:val="00E20EF2"/>
    <w:rsid w:val="00E2285F"/>
    <w:rsid w:val="00E23342"/>
    <w:rsid w:val="00E2386E"/>
    <w:rsid w:val="00E25641"/>
    <w:rsid w:val="00E26DEF"/>
    <w:rsid w:val="00E310E8"/>
    <w:rsid w:val="00E31246"/>
    <w:rsid w:val="00E32BCD"/>
    <w:rsid w:val="00E33C15"/>
    <w:rsid w:val="00E35BF2"/>
    <w:rsid w:val="00E37076"/>
    <w:rsid w:val="00E40213"/>
    <w:rsid w:val="00E409DE"/>
    <w:rsid w:val="00E4200E"/>
    <w:rsid w:val="00E428C4"/>
    <w:rsid w:val="00E42B45"/>
    <w:rsid w:val="00E43C78"/>
    <w:rsid w:val="00E442A0"/>
    <w:rsid w:val="00E44D51"/>
    <w:rsid w:val="00E472BC"/>
    <w:rsid w:val="00E47D63"/>
    <w:rsid w:val="00E54967"/>
    <w:rsid w:val="00E565AA"/>
    <w:rsid w:val="00E5686D"/>
    <w:rsid w:val="00E60557"/>
    <w:rsid w:val="00E61B37"/>
    <w:rsid w:val="00E62BDD"/>
    <w:rsid w:val="00E647E6"/>
    <w:rsid w:val="00E656E2"/>
    <w:rsid w:val="00E657E8"/>
    <w:rsid w:val="00E65D27"/>
    <w:rsid w:val="00E6621E"/>
    <w:rsid w:val="00E678C0"/>
    <w:rsid w:val="00E67BD7"/>
    <w:rsid w:val="00E70A5C"/>
    <w:rsid w:val="00E734AD"/>
    <w:rsid w:val="00E75458"/>
    <w:rsid w:val="00E80A10"/>
    <w:rsid w:val="00E80D7A"/>
    <w:rsid w:val="00E8365D"/>
    <w:rsid w:val="00E84B0B"/>
    <w:rsid w:val="00E84CCC"/>
    <w:rsid w:val="00E85426"/>
    <w:rsid w:val="00E86454"/>
    <w:rsid w:val="00E86891"/>
    <w:rsid w:val="00E9167E"/>
    <w:rsid w:val="00E91F48"/>
    <w:rsid w:val="00E94844"/>
    <w:rsid w:val="00EA09B6"/>
    <w:rsid w:val="00EA2B37"/>
    <w:rsid w:val="00EA493F"/>
    <w:rsid w:val="00EA55F0"/>
    <w:rsid w:val="00EA5A3C"/>
    <w:rsid w:val="00EA7665"/>
    <w:rsid w:val="00EA7713"/>
    <w:rsid w:val="00EB0642"/>
    <w:rsid w:val="00EB1606"/>
    <w:rsid w:val="00EB2749"/>
    <w:rsid w:val="00EB3EE8"/>
    <w:rsid w:val="00EB6613"/>
    <w:rsid w:val="00EC0371"/>
    <w:rsid w:val="00EC244A"/>
    <w:rsid w:val="00EC3129"/>
    <w:rsid w:val="00EC48EB"/>
    <w:rsid w:val="00EC5CF2"/>
    <w:rsid w:val="00ED20F1"/>
    <w:rsid w:val="00ED26BE"/>
    <w:rsid w:val="00ED73CC"/>
    <w:rsid w:val="00EE17C7"/>
    <w:rsid w:val="00EE33AC"/>
    <w:rsid w:val="00EE4259"/>
    <w:rsid w:val="00EE5DB4"/>
    <w:rsid w:val="00EE6E2D"/>
    <w:rsid w:val="00EF2FD3"/>
    <w:rsid w:val="00EF347D"/>
    <w:rsid w:val="00EF3F74"/>
    <w:rsid w:val="00EF711E"/>
    <w:rsid w:val="00F00CDC"/>
    <w:rsid w:val="00F00E55"/>
    <w:rsid w:val="00F03802"/>
    <w:rsid w:val="00F04AF1"/>
    <w:rsid w:val="00F04BF4"/>
    <w:rsid w:val="00F050BA"/>
    <w:rsid w:val="00F061F7"/>
    <w:rsid w:val="00F06BF0"/>
    <w:rsid w:val="00F07D29"/>
    <w:rsid w:val="00F1081B"/>
    <w:rsid w:val="00F15589"/>
    <w:rsid w:val="00F16451"/>
    <w:rsid w:val="00F17BE8"/>
    <w:rsid w:val="00F17E0F"/>
    <w:rsid w:val="00F200F4"/>
    <w:rsid w:val="00F21BDB"/>
    <w:rsid w:val="00F21CBE"/>
    <w:rsid w:val="00F236DD"/>
    <w:rsid w:val="00F2420A"/>
    <w:rsid w:val="00F25856"/>
    <w:rsid w:val="00F2716F"/>
    <w:rsid w:val="00F30525"/>
    <w:rsid w:val="00F31582"/>
    <w:rsid w:val="00F31588"/>
    <w:rsid w:val="00F35043"/>
    <w:rsid w:val="00F36370"/>
    <w:rsid w:val="00F3680C"/>
    <w:rsid w:val="00F409E4"/>
    <w:rsid w:val="00F41624"/>
    <w:rsid w:val="00F41C50"/>
    <w:rsid w:val="00F42B8C"/>
    <w:rsid w:val="00F449A6"/>
    <w:rsid w:val="00F47042"/>
    <w:rsid w:val="00F517DC"/>
    <w:rsid w:val="00F519B2"/>
    <w:rsid w:val="00F52A79"/>
    <w:rsid w:val="00F54FD5"/>
    <w:rsid w:val="00F56BCB"/>
    <w:rsid w:val="00F56C99"/>
    <w:rsid w:val="00F60098"/>
    <w:rsid w:val="00F662E2"/>
    <w:rsid w:val="00F70027"/>
    <w:rsid w:val="00F706DB"/>
    <w:rsid w:val="00F72573"/>
    <w:rsid w:val="00F73534"/>
    <w:rsid w:val="00F73D39"/>
    <w:rsid w:val="00F74CD9"/>
    <w:rsid w:val="00F768ED"/>
    <w:rsid w:val="00F83391"/>
    <w:rsid w:val="00F861D2"/>
    <w:rsid w:val="00F868EE"/>
    <w:rsid w:val="00F90B1B"/>
    <w:rsid w:val="00F9117D"/>
    <w:rsid w:val="00F9185D"/>
    <w:rsid w:val="00F91CBD"/>
    <w:rsid w:val="00F93742"/>
    <w:rsid w:val="00F94AFD"/>
    <w:rsid w:val="00FA0F00"/>
    <w:rsid w:val="00FA1626"/>
    <w:rsid w:val="00FA4AAD"/>
    <w:rsid w:val="00FA6F73"/>
    <w:rsid w:val="00FA7BCD"/>
    <w:rsid w:val="00FA7E5D"/>
    <w:rsid w:val="00FB0592"/>
    <w:rsid w:val="00FB0AB4"/>
    <w:rsid w:val="00FB302C"/>
    <w:rsid w:val="00FB3E8E"/>
    <w:rsid w:val="00FB45E5"/>
    <w:rsid w:val="00FB4732"/>
    <w:rsid w:val="00FB48EB"/>
    <w:rsid w:val="00FB6122"/>
    <w:rsid w:val="00FB7594"/>
    <w:rsid w:val="00FB7B08"/>
    <w:rsid w:val="00FC01AB"/>
    <w:rsid w:val="00FC0947"/>
    <w:rsid w:val="00FC1170"/>
    <w:rsid w:val="00FC307E"/>
    <w:rsid w:val="00FC45F5"/>
    <w:rsid w:val="00FC4F01"/>
    <w:rsid w:val="00FC6A8C"/>
    <w:rsid w:val="00FC6F38"/>
    <w:rsid w:val="00FD230B"/>
    <w:rsid w:val="00FD2A60"/>
    <w:rsid w:val="00FD421A"/>
    <w:rsid w:val="00FD58F6"/>
    <w:rsid w:val="00FD5D8C"/>
    <w:rsid w:val="00FD6922"/>
    <w:rsid w:val="00FD7184"/>
    <w:rsid w:val="00FD76F9"/>
    <w:rsid w:val="00FD7AB3"/>
    <w:rsid w:val="00FE1D31"/>
    <w:rsid w:val="00FE34BB"/>
    <w:rsid w:val="00FE392D"/>
    <w:rsid w:val="00FE5AAB"/>
    <w:rsid w:val="00FE7225"/>
    <w:rsid w:val="00FF00E5"/>
    <w:rsid w:val="00FF02D4"/>
    <w:rsid w:val="00FF1358"/>
    <w:rsid w:val="00FF296B"/>
    <w:rsid w:val="00FF51BA"/>
    <w:rsid w:val="00FF5E39"/>
    <w:rsid w:val="00FF71BD"/>
  </w:rsids>
  <m:mathPr>
    <m:mathFont m:val="Cambria Math"/>
    <m:brkBin m:val="before"/>
    <m:brkBinSub m:val="--"/>
    <m:smallFrac m:val="0"/>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686DD72"/>
  <w15:docId w15:val="{1C5EDA26-DE3A-4D67-95C8-72C194333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3332"/>
  </w:style>
  <w:style w:type="paragraph" w:styleId="Heading1">
    <w:name w:val="heading 1"/>
    <w:basedOn w:val="Normal"/>
    <w:next w:val="Normal"/>
    <w:link w:val="Heading1Char"/>
    <w:uiPriority w:val="9"/>
    <w:qFormat/>
    <w:rsid w:val="00EA7665"/>
    <w:pPr>
      <w:spacing w:line="240" w:lineRule="auto"/>
      <w:jc w:val="center"/>
      <w:outlineLvl w:val="0"/>
    </w:pPr>
    <w:rPr>
      <w:rFonts w:asciiTheme="majorBidi" w:hAnsiTheme="majorBidi" w:cstheme="majorBidi"/>
      <w:b/>
      <w:bCs/>
      <w:sz w:val="24"/>
      <w:szCs w:val="24"/>
      <w:lang w:val="en-US"/>
    </w:rPr>
  </w:style>
  <w:style w:type="paragraph" w:styleId="Heading2">
    <w:name w:val="heading 2"/>
    <w:basedOn w:val="ListParagraph"/>
    <w:next w:val="Normal"/>
    <w:link w:val="Heading2Char"/>
    <w:uiPriority w:val="9"/>
    <w:unhideWhenUsed/>
    <w:qFormat/>
    <w:rsid w:val="008C2ED0"/>
    <w:pPr>
      <w:numPr>
        <w:numId w:val="21"/>
      </w:numPr>
      <w:outlineLvl w:val="1"/>
    </w:pPr>
    <w:rPr>
      <w:rFonts w:asciiTheme="majorBidi" w:hAnsiTheme="majorBidi" w:cstheme="majorBidi"/>
      <w:b/>
      <w:bCs/>
      <w:sz w:val="24"/>
      <w:szCs w:val="24"/>
      <w:lang w:val="en-US"/>
    </w:rPr>
  </w:style>
  <w:style w:type="paragraph" w:styleId="Heading3">
    <w:name w:val="heading 3"/>
    <w:basedOn w:val="ListParagraph"/>
    <w:next w:val="Normal"/>
    <w:link w:val="Heading3Char"/>
    <w:uiPriority w:val="9"/>
    <w:unhideWhenUsed/>
    <w:qFormat/>
    <w:rsid w:val="00650863"/>
    <w:pPr>
      <w:numPr>
        <w:ilvl w:val="2"/>
        <w:numId w:val="2"/>
      </w:numPr>
      <w:spacing w:after="0" w:line="360" w:lineRule="auto"/>
      <w:ind w:left="0" w:hanging="567"/>
      <w:outlineLvl w:val="2"/>
    </w:pPr>
    <w:rPr>
      <w:rFonts w:asciiTheme="majorBidi" w:hAnsiTheme="majorBidi" w:cstheme="majorBidi"/>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62BDD"/>
    <w:pPr>
      <w:ind w:left="720"/>
      <w:contextualSpacing/>
    </w:pPr>
  </w:style>
  <w:style w:type="paragraph" w:styleId="BalloonText">
    <w:name w:val="Balloon Text"/>
    <w:basedOn w:val="Normal"/>
    <w:link w:val="BalloonTextChar"/>
    <w:uiPriority w:val="99"/>
    <w:semiHidden/>
    <w:unhideWhenUsed/>
    <w:rsid w:val="00B275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75EE"/>
    <w:rPr>
      <w:rFonts w:ascii="Tahoma" w:hAnsi="Tahoma" w:cs="Tahoma"/>
      <w:sz w:val="16"/>
      <w:szCs w:val="16"/>
    </w:rPr>
  </w:style>
  <w:style w:type="character" w:styleId="Hyperlink">
    <w:name w:val="Hyperlink"/>
    <w:basedOn w:val="DefaultParagraphFont"/>
    <w:uiPriority w:val="99"/>
    <w:unhideWhenUsed/>
    <w:rsid w:val="00B275EE"/>
    <w:rPr>
      <w:color w:val="0000FF" w:themeColor="hyperlink"/>
      <w:u w:val="single"/>
    </w:rPr>
  </w:style>
  <w:style w:type="paragraph" w:styleId="BodyText">
    <w:name w:val="Body Text"/>
    <w:basedOn w:val="Normal"/>
    <w:link w:val="BodyTextChar"/>
    <w:uiPriority w:val="1"/>
    <w:qFormat/>
    <w:rsid w:val="009634AC"/>
    <w:pPr>
      <w:widowControl w:val="0"/>
      <w:autoSpaceDE w:val="0"/>
      <w:autoSpaceDN w:val="0"/>
      <w:spacing w:after="0" w:line="240" w:lineRule="auto"/>
    </w:pPr>
    <w:rPr>
      <w:rFonts w:ascii="Arial MT" w:eastAsia="Arial MT" w:hAnsi="Arial MT" w:cs="Arial MT"/>
      <w:lang w:val="id"/>
    </w:rPr>
  </w:style>
  <w:style w:type="character" w:customStyle="1" w:styleId="BodyTextChar">
    <w:name w:val="Body Text Char"/>
    <w:basedOn w:val="DefaultParagraphFont"/>
    <w:link w:val="BodyText"/>
    <w:uiPriority w:val="1"/>
    <w:rsid w:val="009634AC"/>
    <w:rPr>
      <w:rFonts w:ascii="Arial MT" w:eastAsia="Arial MT" w:hAnsi="Arial MT" w:cs="Arial MT"/>
      <w:lang w:val="id"/>
    </w:rPr>
  </w:style>
  <w:style w:type="character" w:customStyle="1" w:styleId="Heading2Char">
    <w:name w:val="Heading 2 Char"/>
    <w:basedOn w:val="DefaultParagraphFont"/>
    <w:link w:val="Heading2"/>
    <w:uiPriority w:val="9"/>
    <w:rsid w:val="008C2ED0"/>
    <w:rPr>
      <w:rFonts w:asciiTheme="majorBidi" w:hAnsiTheme="majorBidi" w:cstheme="majorBidi"/>
      <w:b/>
      <w:bCs/>
      <w:sz w:val="24"/>
      <w:szCs w:val="24"/>
      <w:lang w:val="en-US"/>
    </w:rPr>
  </w:style>
  <w:style w:type="character" w:customStyle="1" w:styleId="Heading3Char">
    <w:name w:val="Heading 3 Char"/>
    <w:basedOn w:val="DefaultParagraphFont"/>
    <w:link w:val="Heading3"/>
    <w:uiPriority w:val="9"/>
    <w:rsid w:val="00650863"/>
    <w:rPr>
      <w:rFonts w:asciiTheme="majorBidi" w:hAnsiTheme="majorBidi" w:cstheme="majorBidi"/>
      <w:b/>
      <w:bCs/>
      <w:sz w:val="24"/>
      <w:szCs w:val="24"/>
      <w:lang w:val="en-US"/>
    </w:rPr>
  </w:style>
  <w:style w:type="paragraph" w:customStyle="1" w:styleId="Default">
    <w:name w:val="Default"/>
    <w:rsid w:val="00E70A5C"/>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1Char">
    <w:name w:val="Heading 1 Char"/>
    <w:basedOn w:val="DefaultParagraphFont"/>
    <w:link w:val="Heading1"/>
    <w:uiPriority w:val="9"/>
    <w:rsid w:val="00EA7665"/>
    <w:rPr>
      <w:rFonts w:asciiTheme="majorBidi" w:hAnsiTheme="majorBidi" w:cstheme="majorBidi"/>
      <w:b/>
      <w:bCs/>
      <w:sz w:val="24"/>
      <w:szCs w:val="24"/>
      <w:lang w:val="en-US"/>
    </w:rPr>
  </w:style>
  <w:style w:type="paragraph" w:styleId="TOCHeading">
    <w:name w:val="TOC Heading"/>
    <w:basedOn w:val="Heading1"/>
    <w:next w:val="Normal"/>
    <w:uiPriority w:val="39"/>
    <w:unhideWhenUsed/>
    <w:qFormat/>
    <w:rsid w:val="00EA7665"/>
    <w:pPr>
      <w:keepNext/>
      <w:keepLines/>
      <w:spacing w:before="480" w:after="0" w:line="276" w:lineRule="auto"/>
      <w:jc w:val="left"/>
      <w:outlineLvl w:val="9"/>
    </w:pPr>
    <w:rPr>
      <w:rFonts w:asciiTheme="majorHAnsi" w:eastAsiaTheme="majorEastAsia" w:hAnsiTheme="majorHAnsi"/>
      <w:color w:val="365F91" w:themeColor="accent1" w:themeShade="BF"/>
      <w:sz w:val="28"/>
      <w:szCs w:val="28"/>
      <w:lang w:eastAsia="ja-JP"/>
    </w:rPr>
  </w:style>
  <w:style w:type="paragraph" w:styleId="TOC1">
    <w:name w:val="toc 1"/>
    <w:basedOn w:val="Normal"/>
    <w:next w:val="Normal"/>
    <w:autoRedefine/>
    <w:uiPriority w:val="39"/>
    <w:unhideWhenUsed/>
    <w:rsid w:val="00635216"/>
    <w:pPr>
      <w:tabs>
        <w:tab w:val="right" w:leader="dot" w:pos="7927"/>
      </w:tabs>
      <w:spacing w:after="100"/>
    </w:pPr>
    <w:rPr>
      <w:rFonts w:asciiTheme="majorBidi" w:hAnsiTheme="majorBidi" w:cstheme="majorBidi"/>
      <w:b/>
      <w:bCs/>
      <w:noProof/>
      <w:sz w:val="24"/>
      <w:szCs w:val="24"/>
      <w:lang w:val="en-US"/>
    </w:rPr>
  </w:style>
  <w:style w:type="paragraph" w:styleId="TOC2">
    <w:name w:val="toc 2"/>
    <w:basedOn w:val="Normal"/>
    <w:next w:val="Normal"/>
    <w:autoRedefine/>
    <w:uiPriority w:val="39"/>
    <w:unhideWhenUsed/>
    <w:rsid w:val="00CF0897"/>
    <w:pPr>
      <w:tabs>
        <w:tab w:val="left" w:pos="709"/>
        <w:tab w:val="right" w:leader="dot" w:pos="7927"/>
      </w:tabs>
      <w:spacing w:after="100"/>
      <w:ind w:left="220"/>
    </w:pPr>
  </w:style>
  <w:style w:type="paragraph" w:styleId="TOC3">
    <w:name w:val="toc 3"/>
    <w:basedOn w:val="Normal"/>
    <w:next w:val="Normal"/>
    <w:autoRedefine/>
    <w:uiPriority w:val="39"/>
    <w:unhideWhenUsed/>
    <w:rsid w:val="00EA7665"/>
    <w:pPr>
      <w:spacing w:after="100"/>
      <w:ind w:left="440"/>
    </w:pPr>
  </w:style>
  <w:style w:type="character" w:customStyle="1" w:styleId="ListParagraphChar">
    <w:name w:val="List Paragraph Char"/>
    <w:link w:val="ListParagraph"/>
    <w:uiPriority w:val="34"/>
    <w:rsid w:val="008455CA"/>
  </w:style>
  <w:style w:type="paragraph" w:styleId="Header">
    <w:name w:val="header"/>
    <w:basedOn w:val="Normal"/>
    <w:link w:val="HeaderChar"/>
    <w:uiPriority w:val="99"/>
    <w:unhideWhenUsed/>
    <w:rsid w:val="009B09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095D"/>
  </w:style>
  <w:style w:type="paragraph" w:styleId="Footer">
    <w:name w:val="footer"/>
    <w:basedOn w:val="Normal"/>
    <w:link w:val="FooterChar"/>
    <w:uiPriority w:val="99"/>
    <w:unhideWhenUsed/>
    <w:rsid w:val="009B09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095D"/>
  </w:style>
  <w:style w:type="table" w:styleId="TableGrid">
    <w:name w:val="Table Grid"/>
    <w:basedOn w:val="TableNormal"/>
    <w:uiPriority w:val="39"/>
    <w:rsid w:val="00694F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94FF7"/>
    <w:rPr>
      <w:color w:val="808080"/>
    </w:rPr>
  </w:style>
  <w:style w:type="paragraph" w:styleId="Caption">
    <w:name w:val="caption"/>
    <w:basedOn w:val="Normal"/>
    <w:next w:val="Normal"/>
    <w:uiPriority w:val="35"/>
    <w:unhideWhenUsed/>
    <w:qFormat/>
    <w:rsid w:val="000339A6"/>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9154D5"/>
    <w:pPr>
      <w:spacing w:after="0"/>
    </w:pPr>
  </w:style>
  <w:style w:type="paragraph" w:styleId="TOC4">
    <w:name w:val="toc 4"/>
    <w:basedOn w:val="Normal"/>
    <w:next w:val="Normal"/>
    <w:autoRedefine/>
    <w:uiPriority w:val="39"/>
    <w:unhideWhenUsed/>
    <w:rsid w:val="00367BF6"/>
    <w:pPr>
      <w:spacing w:after="100"/>
      <w:ind w:left="660"/>
    </w:pPr>
    <w:rPr>
      <w:rFonts w:eastAsiaTheme="minorEastAsia"/>
      <w:lang w:eastAsia="id-ID"/>
    </w:rPr>
  </w:style>
  <w:style w:type="paragraph" w:styleId="TOC5">
    <w:name w:val="toc 5"/>
    <w:basedOn w:val="Normal"/>
    <w:next w:val="Normal"/>
    <w:autoRedefine/>
    <w:uiPriority w:val="39"/>
    <w:unhideWhenUsed/>
    <w:rsid w:val="00367BF6"/>
    <w:pPr>
      <w:spacing w:after="100"/>
      <w:ind w:left="880"/>
    </w:pPr>
    <w:rPr>
      <w:rFonts w:eastAsiaTheme="minorEastAsia"/>
      <w:lang w:eastAsia="id-ID"/>
    </w:rPr>
  </w:style>
  <w:style w:type="paragraph" w:styleId="TOC6">
    <w:name w:val="toc 6"/>
    <w:basedOn w:val="Normal"/>
    <w:next w:val="Normal"/>
    <w:autoRedefine/>
    <w:uiPriority w:val="39"/>
    <w:unhideWhenUsed/>
    <w:rsid w:val="00367BF6"/>
    <w:pPr>
      <w:spacing w:after="100"/>
      <w:ind w:left="1100"/>
    </w:pPr>
    <w:rPr>
      <w:rFonts w:eastAsiaTheme="minorEastAsia"/>
      <w:lang w:eastAsia="id-ID"/>
    </w:rPr>
  </w:style>
  <w:style w:type="paragraph" w:styleId="TOC7">
    <w:name w:val="toc 7"/>
    <w:basedOn w:val="Normal"/>
    <w:next w:val="Normal"/>
    <w:autoRedefine/>
    <w:uiPriority w:val="39"/>
    <w:unhideWhenUsed/>
    <w:rsid w:val="00367BF6"/>
    <w:pPr>
      <w:spacing w:after="100"/>
      <w:ind w:left="1320"/>
    </w:pPr>
    <w:rPr>
      <w:rFonts w:eastAsiaTheme="minorEastAsia"/>
      <w:lang w:eastAsia="id-ID"/>
    </w:rPr>
  </w:style>
  <w:style w:type="paragraph" w:styleId="TOC8">
    <w:name w:val="toc 8"/>
    <w:basedOn w:val="Normal"/>
    <w:next w:val="Normal"/>
    <w:autoRedefine/>
    <w:uiPriority w:val="39"/>
    <w:unhideWhenUsed/>
    <w:rsid w:val="00367BF6"/>
    <w:pPr>
      <w:spacing w:after="100"/>
      <w:ind w:left="1540"/>
    </w:pPr>
    <w:rPr>
      <w:rFonts w:eastAsiaTheme="minorEastAsia"/>
      <w:lang w:eastAsia="id-ID"/>
    </w:rPr>
  </w:style>
  <w:style w:type="paragraph" w:styleId="TOC9">
    <w:name w:val="toc 9"/>
    <w:basedOn w:val="Normal"/>
    <w:next w:val="Normal"/>
    <w:autoRedefine/>
    <w:uiPriority w:val="39"/>
    <w:unhideWhenUsed/>
    <w:rsid w:val="00367BF6"/>
    <w:pPr>
      <w:spacing w:after="100"/>
      <w:ind w:left="1760"/>
    </w:pPr>
    <w:rPr>
      <w:rFonts w:eastAsiaTheme="minorEastAsia"/>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700554">
      <w:bodyDiv w:val="1"/>
      <w:marLeft w:val="0"/>
      <w:marRight w:val="0"/>
      <w:marTop w:val="0"/>
      <w:marBottom w:val="0"/>
      <w:divBdr>
        <w:top w:val="none" w:sz="0" w:space="0" w:color="auto"/>
        <w:left w:val="none" w:sz="0" w:space="0" w:color="auto"/>
        <w:bottom w:val="none" w:sz="0" w:space="0" w:color="auto"/>
        <w:right w:val="none" w:sz="0" w:space="0" w:color="auto"/>
      </w:divBdr>
    </w:div>
    <w:div w:id="154494843">
      <w:bodyDiv w:val="1"/>
      <w:marLeft w:val="0"/>
      <w:marRight w:val="0"/>
      <w:marTop w:val="0"/>
      <w:marBottom w:val="0"/>
      <w:divBdr>
        <w:top w:val="none" w:sz="0" w:space="0" w:color="auto"/>
        <w:left w:val="none" w:sz="0" w:space="0" w:color="auto"/>
        <w:bottom w:val="none" w:sz="0" w:space="0" w:color="auto"/>
        <w:right w:val="none" w:sz="0" w:space="0" w:color="auto"/>
      </w:divBdr>
    </w:div>
    <w:div w:id="186214327">
      <w:bodyDiv w:val="1"/>
      <w:marLeft w:val="0"/>
      <w:marRight w:val="0"/>
      <w:marTop w:val="0"/>
      <w:marBottom w:val="0"/>
      <w:divBdr>
        <w:top w:val="none" w:sz="0" w:space="0" w:color="auto"/>
        <w:left w:val="none" w:sz="0" w:space="0" w:color="auto"/>
        <w:bottom w:val="none" w:sz="0" w:space="0" w:color="auto"/>
        <w:right w:val="none" w:sz="0" w:space="0" w:color="auto"/>
      </w:divBdr>
    </w:div>
    <w:div w:id="296616187">
      <w:bodyDiv w:val="1"/>
      <w:marLeft w:val="0"/>
      <w:marRight w:val="0"/>
      <w:marTop w:val="0"/>
      <w:marBottom w:val="0"/>
      <w:divBdr>
        <w:top w:val="none" w:sz="0" w:space="0" w:color="auto"/>
        <w:left w:val="none" w:sz="0" w:space="0" w:color="auto"/>
        <w:bottom w:val="none" w:sz="0" w:space="0" w:color="auto"/>
        <w:right w:val="none" w:sz="0" w:space="0" w:color="auto"/>
      </w:divBdr>
    </w:div>
    <w:div w:id="366376160">
      <w:bodyDiv w:val="1"/>
      <w:marLeft w:val="0"/>
      <w:marRight w:val="0"/>
      <w:marTop w:val="0"/>
      <w:marBottom w:val="0"/>
      <w:divBdr>
        <w:top w:val="none" w:sz="0" w:space="0" w:color="auto"/>
        <w:left w:val="none" w:sz="0" w:space="0" w:color="auto"/>
        <w:bottom w:val="none" w:sz="0" w:space="0" w:color="auto"/>
        <w:right w:val="none" w:sz="0" w:space="0" w:color="auto"/>
      </w:divBdr>
    </w:div>
    <w:div w:id="397745726">
      <w:bodyDiv w:val="1"/>
      <w:marLeft w:val="0"/>
      <w:marRight w:val="0"/>
      <w:marTop w:val="0"/>
      <w:marBottom w:val="0"/>
      <w:divBdr>
        <w:top w:val="none" w:sz="0" w:space="0" w:color="auto"/>
        <w:left w:val="none" w:sz="0" w:space="0" w:color="auto"/>
        <w:bottom w:val="none" w:sz="0" w:space="0" w:color="auto"/>
        <w:right w:val="none" w:sz="0" w:space="0" w:color="auto"/>
      </w:divBdr>
    </w:div>
    <w:div w:id="528568554">
      <w:bodyDiv w:val="1"/>
      <w:marLeft w:val="0"/>
      <w:marRight w:val="0"/>
      <w:marTop w:val="0"/>
      <w:marBottom w:val="0"/>
      <w:divBdr>
        <w:top w:val="none" w:sz="0" w:space="0" w:color="auto"/>
        <w:left w:val="none" w:sz="0" w:space="0" w:color="auto"/>
        <w:bottom w:val="none" w:sz="0" w:space="0" w:color="auto"/>
        <w:right w:val="none" w:sz="0" w:space="0" w:color="auto"/>
      </w:divBdr>
    </w:div>
    <w:div w:id="534267958">
      <w:bodyDiv w:val="1"/>
      <w:marLeft w:val="0"/>
      <w:marRight w:val="0"/>
      <w:marTop w:val="0"/>
      <w:marBottom w:val="0"/>
      <w:divBdr>
        <w:top w:val="none" w:sz="0" w:space="0" w:color="auto"/>
        <w:left w:val="none" w:sz="0" w:space="0" w:color="auto"/>
        <w:bottom w:val="none" w:sz="0" w:space="0" w:color="auto"/>
        <w:right w:val="none" w:sz="0" w:space="0" w:color="auto"/>
      </w:divBdr>
    </w:div>
    <w:div w:id="706831772">
      <w:bodyDiv w:val="1"/>
      <w:marLeft w:val="0"/>
      <w:marRight w:val="0"/>
      <w:marTop w:val="0"/>
      <w:marBottom w:val="0"/>
      <w:divBdr>
        <w:top w:val="none" w:sz="0" w:space="0" w:color="auto"/>
        <w:left w:val="none" w:sz="0" w:space="0" w:color="auto"/>
        <w:bottom w:val="none" w:sz="0" w:space="0" w:color="auto"/>
        <w:right w:val="none" w:sz="0" w:space="0" w:color="auto"/>
      </w:divBdr>
    </w:div>
    <w:div w:id="711728718">
      <w:bodyDiv w:val="1"/>
      <w:marLeft w:val="0"/>
      <w:marRight w:val="0"/>
      <w:marTop w:val="0"/>
      <w:marBottom w:val="0"/>
      <w:divBdr>
        <w:top w:val="none" w:sz="0" w:space="0" w:color="auto"/>
        <w:left w:val="none" w:sz="0" w:space="0" w:color="auto"/>
        <w:bottom w:val="none" w:sz="0" w:space="0" w:color="auto"/>
        <w:right w:val="none" w:sz="0" w:space="0" w:color="auto"/>
      </w:divBdr>
    </w:div>
    <w:div w:id="855464572">
      <w:bodyDiv w:val="1"/>
      <w:marLeft w:val="0"/>
      <w:marRight w:val="0"/>
      <w:marTop w:val="0"/>
      <w:marBottom w:val="0"/>
      <w:divBdr>
        <w:top w:val="none" w:sz="0" w:space="0" w:color="auto"/>
        <w:left w:val="none" w:sz="0" w:space="0" w:color="auto"/>
        <w:bottom w:val="none" w:sz="0" w:space="0" w:color="auto"/>
        <w:right w:val="none" w:sz="0" w:space="0" w:color="auto"/>
      </w:divBdr>
    </w:div>
    <w:div w:id="877012843">
      <w:bodyDiv w:val="1"/>
      <w:marLeft w:val="0"/>
      <w:marRight w:val="0"/>
      <w:marTop w:val="0"/>
      <w:marBottom w:val="0"/>
      <w:divBdr>
        <w:top w:val="none" w:sz="0" w:space="0" w:color="auto"/>
        <w:left w:val="none" w:sz="0" w:space="0" w:color="auto"/>
        <w:bottom w:val="none" w:sz="0" w:space="0" w:color="auto"/>
        <w:right w:val="none" w:sz="0" w:space="0" w:color="auto"/>
      </w:divBdr>
    </w:div>
    <w:div w:id="895436549">
      <w:bodyDiv w:val="1"/>
      <w:marLeft w:val="0"/>
      <w:marRight w:val="0"/>
      <w:marTop w:val="0"/>
      <w:marBottom w:val="0"/>
      <w:divBdr>
        <w:top w:val="none" w:sz="0" w:space="0" w:color="auto"/>
        <w:left w:val="none" w:sz="0" w:space="0" w:color="auto"/>
        <w:bottom w:val="none" w:sz="0" w:space="0" w:color="auto"/>
        <w:right w:val="none" w:sz="0" w:space="0" w:color="auto"/>
      </w:divBdr>
    </w:div>
    <w:div w:id="918830345">
      <w:bodyDiv w:val="1"/>
      <w:marLeft w:val="0"/>
      <w:marRight w:val="0"/>
      <w:marTop w:val="0"/>
      <w:marBottom w:val="0"/>
      <w:divBdr>
        <w:top w:val="none" w:sz="0" w:space="0" w:color="auto"/>
        <w:left w:val="none" w:sz="0" w:space="0" w:color="auto"/>
        <w:bottom w:val="none" w:sz="0" w:space="0" w:color="auto"/>
        <w:right w:val="none" w:sz="0" w:space="0" w:color="auto"/>
      </w:divBdr>
      <w:divsChild>
        <w:div w:id="319047356">
          <w:marLeft w:val="0"/>
          <w:marRight w:val="0"/>
          <w:marTop w:val="0"/>
          <w:marBottom w:val="0"/>
          <w:divBdr>
            <w:top w:val="none" w:sz="0" w:space="0" w:color="auto"/>
            <w:left w:val="none" w:sz="0" w:space="0" w:color="auto"/>
            <w:bottom w:val="none" w:sz="0" w:space="0" w:color="auto"/>
            <w:right w:val="none" w:sz="0" w:space="0" w:color="auto"/>
          </w:divBdr>
        </w:div>
      </w:divsChild>
    </w:div>
    <w:div w:id="932321341">
      <w:bodyDiv w:val="1"/>
      <w:marLeft w:val="0"/>
      <w:marRight w:val="0"/>
      <w:marTop w:val="0"/>
      <w:marBottom w:val="0"/>
      <w:divBdr>
        <w:top w:val="none" w:sz="0" w:space="0" w:color="auto"/>
        <w:left w:val="none" w:sz="0" w:space="0" w:color="auto"/>
        <w:bottom w:val="none" w:sz="0" w:space="0" w:color="auto"/>
        <w:right w:val="none" w:sz="0" w:space="0" w:color="auto"/>
      </w:divBdr>
    </w:div>
    <w:div w:id="1042443919">
      <w:bodyDiv w:val="1"/>
      <w:marLeft w:val="0"/>
      <w:marRight w:val="0"/>
      <w:marTop w:val="0"/>
      <w:marBottom w:val="0"/>
      <w:divBdr>
        <w:top w:val="none" w:sz="0" w:space="0" w:color="auto"/>
        <w:left w:val="none" w:sz="0" w:space="0" w:color="auto"/>
        <w:bottom w:val="none" w:sz="0" w:space="0" w:color="auto"/>
        <w:right w:val="none" w:sz="0" w:space="0" w:color="auto"/>
      </w:divBdr>
    </w:div>
    <w:div w:id="1171335337">
      <w:bodyDiv w:val="1"/>
      <w:marLeft w:val="0"/>
      <w:marRight w:val="0"/>
      <w:marTop w:val="0"/>
      <w:marBottom w:val="0"/>
      <w:divBdr>
        <w:top w:val="none" w:sz="0" w:space="0" w:color="auto"/>
        <w:left w:val="none" w:sz="0" w:space="0" w:color="auto"/>
        <w:bottom w:val="none" w:sz="0" w:space="0" w:color="auto"/>
        <w:right w:val="none" w:sz="0" w:space="0" w:color="auto"/>
      </w:divBdr>
    </w:div>
    <w:div w:id="1292252368">
      <w:bodyDiv w:val="1"/>
      <w:marLeft w:val="0"/>
      <w:marRight w:val="0"/>
      <w:marTop w:val="0"/>
      <w:marBottom w:val="0"/>
      <w:divBdr>
        <w:top w:val="none" w:sz="0" w:space="0" w:color="auto"/>
        <w:left w:val="none" w:sz="0" w:space="0" w:color="auto"/>
        <w:bottom w:val="none" w:sz="0" w:space="0" w:color="auto"/>
        <w:right w:val="none" w:sz="0" w:space="0" w:color="auto"/>
      </w:divBdr>
    </w:div>
    <w:div w:id="1308321368">
      <w:bodyDiv w:val="1"/>
      <w:marLeft w:val="0"/>
      <w:marRight w:val="0"/>
      <w:marTop w:val="0"/>
      <w:marBottom w:val="0"/>
      <w:divBdr>
        <w:top w:val="none" w:sz="0" w:space="0" w:color="auto"/>
        <w:left w:val="none" w:sz="0" w:space="0" w:color="auto"/>
        <w:bottom w:val="none" w:sz="0" w:space="0" w:color="auto"/>
        <w:right w:val="none" w:sz="0" w:space="0" w:color="auto"/>
      </w:divBdr>
    </w:div>
    <w:div w:id="1323773671">
      <w:bodyDiv w:val="1"/>
      <w:marLeft w:val="0"/>
      <w:marRight w:val="0"/>
      <w:marTop w:val="0"/>
      <w:marBottom w:val="0"/>
      <w:divBdr>
        <w:top w:val="none" w:sz="0" w:space="0" w:color="auto"/>
        <w:left w:val="none" w:sz="0" w:space="0" w:color="auto"/>
        <w:bottom w:val="none" w:sz="0" w:space="0" w:color="auto"/>
        <w:right w:val="none" w:sz="0" w:space="0" w:color="auto"/>
      </w:divBdr>
    </w:div>
    <w:div w:id="1442142618">
      <w:bodyDiv w:val="1"/>
      <w:marLeft w:val="0"/>
      <w:marRight w:val="0"/>
      <w:marTop w:val="0"/>
      <w:marBottom w:val="0"/>
      <w:divBdr>
        <w:top w:val="none" w:sz="0" w:space="0" w:color="auto"/>
        <w:left w:val="none" w:sz="0" w:space="0" w:color="auto"/>
        <w:bottom w:val="none" w:sz="0" w:space="0" w:color="auto"/>
        <w:right w:val="none" w:sz="0" w:space="0" w:color="auto"/>
      </w:divBdr>
      <w:divsChild>
        <w:div w:id="1441997723">
          <w:marLeft w:val="0"/>
          <w:marRight w:val="0"/>
          <w:marTop w:val="0"/>
          <w:marBottom w:val="0"/>
          <w:divBdr>
            <w:top w:val="none" w:sz="0" w:space="0" w:color="auto"/>
            <w:left w:val="none" w:sz="0" w:space="0" w:color="auto"/>
            <w:bottom w:val="none" w:sz="0" w:space="0" w:color="auto"/>
            <w:right w:val="none" w:sz="0" w:space="0" w:color="auto"/>
          </w:divBdr>
        </w:div>
      </w:divsChild>
    </w:div>
    <w:div w:id="1470517276">
      <w:bodyDiv w:val="1"/>
      <w:marLeft w:val="0"/>
      <w:marRight w:val="0"/>
      <w:marTop w:val="0"/>
      <w:marBottom w:val="0"/>
      <w:divBdr>
        <w:top w:val="none" w:sz="0" w:space="0" w:color="auto"/>
        <w:left w:val="none" w:sz="0" w:space="0" w:color="auto"/>
        <w:bottom w:val="none" w:sz="0" w:space="0" w:color="auto"/>
        <w:right w:val="none" w:sz="0" w:space="0" w:color="auto"/>
      </w:divBdr>
    </w:div>
    <w:div w:id="1646006968">
      <w:bodyDiv w:val="1"/>
      <w:marLeft w:val="0"/>
      <w:marRight w:val="0"/>
      <w:marTop w:val="0"/>
      <w:marBottom w:val="0"/>
      <w:divBdr>
        <w:top w:val="none" w:sz="0" w:space="0" w:color="auto"/>
        <w:left w:val="none" w:sz="0" w:space="0" w:color="auto"/>
        <w:bottom w:val="none" w:sz="0" w:space="0" w:color="auto"/>
        <w:right w:val="none" w:sz="0" w:space="0" w:color="auto"/>
      </w:divBdr>
    </w:div>
    <w:div w:id="1784036640">
      <w:bodyDiv w:val="1"/>
      <w:marLeft w:val="0"/>
      <w:marRight w:val="0"/>
      <w:marTop w:val="0"/>
      <w:marBottom w:val="0"/>
      <w:divBdr>
        <w:top w:val="none" w:sz="0" w:space="0" w:color="auto"/>
        <w:left w:val="none" w:sz="0" w:space="0" w:color="auto"/>
        <w:bottom w:val="none" w:sz="0" w:space="0" w:color="auto"/>
        <w:right w:val="none" w:sz="0" w:space="0" w:color="auto"/>
      </w:divBdr>
    </w:div>
    <w:div w:id="1874883769">
      <w:bodyDiv w:val="1"/>
      <w:marLeft w:val="0"/>
      <w:marRight w:val="0"/>
      <w:marTop w:val="0"/>
      <w:marBottom w:val="0"/>
      <w:divBdr>
        <w:top w:val="none" w:sz="0" w:space="0" w:color="auto"/>
        <w:left w:val="none" w:sz="0" w:space="0" w:color="auto"/>
        <w:bottom w:val="none" w:sz="0" w:space="0" w:color="auto"/>
        <w:right w:val="none" w:sz="0" w:space="0" w:color="auto"/>
      </w:divBdr>
    </w:div>
    <w:div w:id="1909801870">
      <w:bodyDiv w:val="1"/>
      <w:marLeft w:val="0"/>
      <w:marRight w:val="0"/>
      <w:marTop w:val="0"/>
      <w:marBottom w:val="0"/>
      <w:divBdr>
        <w:top w:val="none" w:sz="0" w:space="0" w:color="auto"/>
        <w:left w:val="none" w:sz="0" w:space="0" w:color="auto"/>
        <w:bottom w:val="none" w:sz="0" w:space="0" w:color="auto"/>
        <w:right w:val="none" w:sz="0" w:space="0" w:color="auto"/>
      </w:divBdr>
    </w:div>
    <w:div w:id="2029211368">
      <w:bodyDiv w:val="1"/>
      <w:marLeft w:val="0"/>
      <w:marRight w:val="0"/>
      <w:marTop w:val="0"/>
      <w:marBottom w:val="0"/>
      <w:divBdr>
        <w:top w:val="none" w:sz="0" w:space="0" w:color="auto"/>
        <w:left w:val="none" w:sz="0" w:space="0" w:color="auto"/>
        <w:bottom w:val="none" w:sz="0" w:space="0" w:color="auto"/>
        <w:right w:val="none" w:sz="0" w:space="0" w:color="auto"/>
      </w:divBdr>
    </w:div>
    <w:div w:id="2044477106">
      <w:bodyDiv w:val="1"/>
      <w:marLeft w:val="0"/>
      <w:marRight w:val="0"/>
      <w:marTop w:val="0"/>
      <w:marBottom w:val="0"/>
      <w:divBdr>
        <w:top w:val="none" w:sz="0" w:space="0" w:color="auto"/>
        <w:left w:val="none" w:sz="0" w:space="0" w:color="auto"/>
        <w:bottom w:val="none" w:sz="0" w:space="0" w:color="auto"/>
        <w:right w:val="none" w:sz="0" w:space="0" w:color="auto"/>
      </w:divBdr>
    </w:div>
    <w:div w:id="2118404922">
      <w:bodyDiv w:val="1"/>
      <w:marLeft w:val="0"/>
      <w:marRight w:val="0"/>
      <w:marTop w:val="0"/>
      <w:marBottom w:val="0"/>
      <w:divBdr>
        <w:top w:val="none" w:sz="0" w:space="0" w:color="auto"/>
        <w:left w:val="none" w:sz="0" w:space="0" w:color="auto"/>
        <w:bottom w:val="none" w:sz="0" w:space="0" w:color="auto"/>
        <w:right w:val="none" w:sz="0" w:space="0" w:color="auto"/>
      </w:divBdr>
    </w:div>
    <w:div w:id="2129201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CFDF48-0CB8-4CBF-B691-F692B4F848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51</TotalTime>
  <Pages>13</Pages>
  <Words>3750</Words>
  <Characters>21376</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JI</dc:creator>
  <cp:lastModifiedBy>ASUS</cp:lastModifiedBy>
  <cp:revision>267</cp:revision>
  <cp:lastPrinted>2022-09-01T05:10:00Z</cp:lastPrinted>
  <dcterms:created xsi:type="dcterms:W3CDTF">2022-06-24T01:48:00Z</dcterms:created>
  <dcterms:modified xsi:type="dcterms:W3CDTF">2022-12-25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f6ac3c-0810-31a2-9158-5d6322ea978b</vt:lpwstr>
  </property>
  <property fmtid="{D5CDD505-2E9C-101B-9397-08002B2CF9AE}" pid="24" name="Mendeley Citation Style_1">
    <vt:lpwstr>http://www.zotero.org/styles/apa</vt:lpwstr>
  </property>
</Properties>
</file>